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35042" w:rsidRPr="009303EA" w:rsidRDefault="00B35042" w:rsidP="000E6B0F">
      <w:pPr>
        <w:pStyle w:val="BodyText"/>
        <w:jc w:val="left"/>
        <w:rPr>
          <w:b/>
          <w:lang w:val="en-GB"/>
        </w:rPr>
      </w:pPr>
      <w:proofErr w:type="gramStart"/>
      <w:r w:rsidRPr="009303EA">
        <w:rPr>
          <w:b/>
          <w:lang w:val="en-GB"/>
        </w:rPr>
        <w:t>Supplementary Table 1.</w:t>
      </w:r>
      <w:proofErr w:type="gramEnd"/>
      <w:r w:rsidR="00096B95" w:rsidRPr="009303EA">
        <w:rPr>
          <w:b/>
          <w:lang w:val="en-GB"/>
        </w:rPr>
        <w:t xml:space="preserve"> </w:t>
      </w:r>
      <w:r w:rsidRPr="009303EA">
        <w:rPr>
          <w:lang w:val="en-GB"/>
        </w:rPr>
        <w:t xml:space="preserve">Genes predicted to modify risk in </w:t>
      </w:r>
      <w:r w:rsidRPr="009303EA">
        <w:rPr>
          <w:i/>
          <w:iCs/>
          <w:lang w:val="en-GB"/>
        </w:rPr>
        <w:t>BRCA1</w:t>
      </w:r>
      <w:r w:rsidRPr="009303EA">
        <w:rPr>
          <w:lang w:val="en-GB"/>
        </w:rPr>
        <w:t xml:space="preserve"> and/or </w:t>
      </w:r>
      <w:r w:rsidRPr="009303EA">
        <w:rPr>
          <w:i/>
          <w:iCs/>
          <w:lang w:val="en-GB"/>
        </w:rPr>
        <w:t>BRCA2</w:t>
      </w:r>
      <w:r w:rsidRPr="009303EA">
        <w:rPr>
          <w:lang w:val="en-GB"/>
        </w:rPr>
        <w:t xml:space="preserve"> mutation carriers by Walker </w:t>
      </w:r>
      <w:r w:rsidRPr="009303EA">
        <w:rPr>
          <w:i/>
          <w:lang w:val="en-GB"/>
        </w:rPr>
        <w:t xml:space="preserve">et al </w:t>
      </w:r>
      <w:r w:rsidR="00382D62" w:rsidRPr="009303EA">
        <w:rPr>
          <w:lang w:val="en-GB"/>
        </w:rPr>
        <w:fldChar w:fldCharType="begin"/>
      </w:r>
      <w:r w:rsidRPr="009303EA">
        <w:rPr>
          <w:lang w:val="en-GB"/>
        </w:rPr>
        <w:instrText xml:space="preserve"> ADDIN EN.CITE &lt;EndNote&gt;&lt;Cite&gt;&lt;Author&gt;Walker&lt;/Author&gt;&lt;Year&gt;2008&lt;/Year&gt;&lt;RecNum&gt;152&lt;/RecNum&gt;&lt;record&gt;&lt;rec-number&gt;152&lt;/rec-number&gt;&lt;foreign-keys&gt;&lt;key app="EN" db-id="fzp952vsr9p9ewexfs4xe5wdfpvtvfe9ts55"&gt;152&lt;/key&gt;&lt;/foreign-keys&gt;&lt;ref-type name="Journal Article"&gt;17&lt;/ref-type&gt;&lt;contributors&gt;&lt;authors&gt;&lt;author&gt;Walker, L. C.&lt;/author&gt;&lt;author&gt;Waddell, N.&lt;/author&gt;&lt;author&gt;Ten Haaf, A.&lt;/author&gt;&lt;author&gt;Grimmond, S.&lt;/author&gt;&lt;author&gt;Spurdle, A. B.&lt;/author&gt;&lt;/authors&gt;&lt;/contributors&gt;&lt;auth-address&gt;Queensland Institute of Medical Research, PO Royal Brisbane Hospital, Brisbane, QLD, Australia.&lt;/auth-address&gt;&lt;titles&gt;&lt;title&gt;Use of expression data and the CGEMS genome-wide breast cancer association study to identify genes that may modify risk in BRCA1/2 mutation carriers&lt;/title&gt;&lt;secondary-title&gt;Breast Cancer Res Treat&lt;/secondary-title&gt;&lt;/titles&gt;&lt;periodical&gt;&lt;full-title&gt;Breast Cancer Res Treat&lt;/full-title&gt;&lt;/periodical&gt;&lt;pages&gt;229-36&lt;/pages&gt;&lt;volume&gt;112&lt;/volume&gt;&lt;number&gt;2&lt;/number&gt;&lt;edition&gt;2007/12/21&lt;/edition&gt;&lt;keywords&gt;&lt;keyword&gt;Breast Neoplasms/*genetics&lt;/keyword&gt;&lt;keyword&gt;Cell Line, Tumor&lt;/keyword&gt;&lt;keyword&gt;Female&lt;/keyword&gt;&lt;keyword&gt;Gene Expression Profiling&lt;/keyword&gt;&lt;keyword&gt;*Gene Expression Regulation, Neoplastic&lt;/keyword&gt;&lt;keyword&gt;*Genes, BRCA1&lt;/keyword&gt;&lt;keyword&gt;*Genes, BRCA2&lt;/keyword&gt;&lt;keyword&gt;Genetic Predisposition to Disease&lt;/keyword&gt;&lt;keyword&gt;Genome, Human&lt;/keyword&gt;&lt;keyword&gt;Heterozygote&lt;/keyword&gt;&lt;keyword&gt;Humans&lt;/keyword&gt;&lt;keyword&gt;*Mutation&lt;/keyword&gt;&lt;keyword&gt;Oligonucleotide Array Sequence Analysis&lt;/keyword&gt;&lt;keyword&gt;Polymorphism, Single Nucleotide&lt;/keyword&gt;&lt;keyword&gt;Risk Factors&lt;/keyword&gt;&lt;/keywords&gt;&lt;dates&gt;&lt;year&gt;2008&lt;/year&gt;&lt;pub-dates&gt;&lt;date&gt;Nov&lt;/date&gt;&lt;/pub-dates&gt;&lt;/dates&gt;&lt;isbn&gt;1573-7217 (Electronic)&lt;/isbn&gt;&lt;accession-num&gt;18095154&lt;/accession-num&gt;&lt;urls&gt;&lt;related-urls&gt;&lt;url&gt;http://www.ncbi.nlm.nih.gov/entrez/query.fcgi?cmd=Retrieve&amp;amp;db=PubMed&amp;amp;dopt=Citation&amp;amp;list_uids=18095154&lt;/url&gt;&lt;/related-urls&gt;&lt;/urls&gt;&lt;electronic-resource-num&gt;10.1007/s10549-007-9848-5&lt;/electronic-resource-num&gt;&lt;language&gt;eng&lt;/language&gt;&lt;/record&gt;&lt;/Cite&gt;&lt;/EndNote&gt;</w:instrText>
      </w:r>
      <w:r w:rsidR="00382D62" w:rsidRPr="009303EA">
        <w:rPr>
          <w:lang w:val="en-GB"/>
        </w:rPr>
        <w:fldChar w:fldCharType="separate"/>
      </w:r>
      <w:r w:rsidRPr="009303EA">
        <w:rPr>
          <w:noProof/>
          <w:lang w:val="en-GB"/>
        </w:rPr>
        <w:t>[18]</w:t>
      </w:r>
      <w:r w:rsidR="00382D62" w:rsidRPr="009303EA">
        <w:rPr>
          <w:lang w:val="en-GB"/>
        </w:rPr>
        <w:fldChar w:fldCharType="end"/>
      </w:r>
    </w:p>
    <w:tbl>
      <w:tblPr>
        <w:tblW w:w="8505" w:type="dxa"/>
        <w:tblInd w:w="108" w:type="dxa"/>
        <w:tblLook w:val="0000"/>
      </w:tblPr>
      <w:tblGrid>
        <w:gridCol w:w="1150"/>
        <w:gridCol w:w="4946"/>
        <w:gridCol w:w="1275"/>
        <w:gridCol w:w="1134"/>
      </w:tblGrid>
      <w:tr w:rsidR="00B35042" w:rsidRPr="009303EA">
        <w:trPr>
          <w:trHeight w:val="1173"/>
        </w:trPr>
        <w:tc>
          <w:tcPr>
            <w:tcW w:w="1150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b/>
                <w:bCs/>
                <w:sz w:val="20"/>
                <w:lang w:val="en-GB"/>
              </w:rPr>
            </w:pPr>
            <w:r w:rsidRPr="009303EA">
              <w:rPr>
                <w:b/>
                <w:bCs/>
                <w:sz w:val="20"/>
                <w:lang w:val="en-GB"/>
              </w:rPr>
              <w:t>Gene symbol</w:t>
            </w:r>
          </w:p>
        </w:tc>
        <w:tc>
          <w:tcPr>
            <w:tcW w:w="4946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b/>
                <w:bCs/>
                <w:sz w:val="20"/>
                <w:lang w:val="en-GB"/>
              </w:rPr>
            </w:pPr>
            <w:r w:rsidRPr="009303EA">
              <w:rPr>
                <w:b/>
                <w:bCs/>
                <w:iCs/>
                <w:sz w:val="20"/>
                <w:lang w:val="en-GB"/>
              </w:rPr>
              <w:t>Gene name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0E6B0F">
            <w:pPr>
              <w:rPr>
                <w:b/>
                <w:bCs/>
                <w:i/>
                <w:iCs/>
                <w:sz w:val="20"/>
                <w:lang w:val="en-GB"/>
              </w:rPr>
            </w:pPr>
            <w:r w:rsidRPr="009303EA">
              <w:rPr>
                <w:b/>
                <w:bCs/>
                <w:i/>
                <w:iCs/>
                <w:sz w:val="20"/>
                <w:lang w:val="en-GB"/>
              </w:rPr>
              <w:t>BRCA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0E6B0F">
            <w:pPr>
              <w:rPr>
                <w:b/>
                <w:bCs/>
                <w:i/>
                <w:iCs/>
                <w:sz w:val="20"/>
                <w:lang w:val="en-GB"/>
              </w:rPr>
            </w:pPr>
            <w:r w:rsidRPr="009303EA">
              <w:rPr>
                <w:b/>
                <w:bCs/>
                <w:i/>
                <w:iCs/>
                <w:sz w:val="20"/>
                <w:lang w:val="en-GB"/>
              </w:rPr>
              <w:t>BRCA2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ARHGEF2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rho/</w:t>
            </w:r>
            <w:proofErr w:type="spellStart"/>
            <w:r w:rsidRPr="009303EA">
              <w:rPr>
                <w:sz w:val="20"/>
                <w:lang w:val="en-GB"/>
              </w:rPr>
              <w:t>rac</w:t>
            </w:r>
            <w:proofErr w:type="spellEnd"/>
            <w:r w:rsidRPr="009303EA">
              <w:rPr>
                <w:sz w:val="20"/>
                <w:lang w:val="en-GB"/>
              </w:rPr>
              <w:t xml:space="preserve"> guanine nucleotide exchange factor (GEF) 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HNRPDL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 xml:space="preserve">heterogeneous nuclear </w:t>
            </w:r>
            <w:proofErr w:type="spellStart"/>
            <w:r w:rsidRPr="009303EA">
              <w:rPr>
                <w:sz w:val="20"/>
                <w:lang w:val="en-GB"/>
              </w:rPr>
              <w:t>ribonucleoprotein</w:t>
            </w:r>
            <w:proofErr w:type="spellEnd"/>
            <w:r w:rsidRPr="009303EA">
              <w:rPr>
                <w:sz w:val="20"/>
                <w:lang w:val="en-GB"/>
              </w:rPr>
              <w:t xml:space="preserve"> D-like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IL4R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interleukin 4 receptor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JUND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proofErr w:type="spellStart"/>
            <w:r w:rsidRPr="009303EA">
              <w:rPr>
                <w:sz w:val="20"/>
                <w:lang w:val="en-GB"/>
              </w:rPr>
              <w:t>jun</w:t>
            </w:r>
            <w:proofErr w:type="spellEnd"/>
            <w:r w:rsidRPr="009303EA">
              <w:rPr>
                <w:sz w:val="20"/>
                <w:lang w:val="en-GB"/>
              </w:rPr>
              <w:t xml:space="preserve"> D proto-oncogene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LSM2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 xml:space="preserve">LSM2 homolog, U6 small nuclear RNA associated (S. </w:t>
            </w:r>
            <w:proofErr w:type="spellStart"/>
            <w:r w:rsidRPr="009303EA">
              <w:rPr>
                <w:sz w:val="20"/>
                <w:lang w:val="en-GB"/>
              </w:rPr>
              <w:t>cerevisiae</w:t>
            </w:r>
            <w:proofErr w:type="spellEnd"/>
            <w:r w:rsidRPr="009303EA">
              <w:rPr>
                <w:sz w:val="20"/>
                <w:lang w:val="en-GB"/>
              </w:rPr>
              <w:t>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MAGED2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melanoma antigen family D, 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MLF2 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 xml:space="preserve">myeloid </w:t>
            </w:r>
            <w:proofErr w:type="spellStart"/>
            <w:r w:rsidRPr="009303EA">
              <w:rPr>
                <w:sz w:val="20"/>
                <w:lang w:val="en-GB"/>
              </w:rPr>
              <w:t>leukemia</w:t>
            </w:r>
            <w:proofErr w:type="spellEnd"/>
            <w:r w:rsidRPr="009303EA">
              <w:rPr>
                <w:sz w:val="20"/>
                <w:lang w:val="en-GB"/>
              </w:rPr>
              <w:t xml:space="preserve"> factor 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MS4A1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membrane-spanning 4-domains, subfamily A, member 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SMAD3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SMAD family member 3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STIP1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stress-induced-</w:t>
            </w:r>
            <w:proofErr w:type="spellStart"/>
            <w:r w:rsidRPr="009303EA">
              <w:rPr>
                <w:sz w:val="20"/>
                <w:lang w:val="en-GB"/>
              </w:rPr>
              <w:t>phosphoprotein</w:t>
            </w:r>
            <w:proofErr w:type="spellEnd"/>
            <w:r w:rsidRPr="009303EA">
              <w:rPr>
                <w:sz w:val="20"/>
                <w:lang w:val="en-GB"/>
              </w:rPr>
              <w:t xml:space="preserve"> 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THEM2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proofErr w:type="spellStart"/>
            <w:r w:rsidRPr="009303EA">
              <w:rPr>
                <w:sz w:val="20"/>
                <w:lang w:val="en-GB"/>
              </w:rPr>
              <w:t>thioesterase</w:t>
            </w:r>
            <w:proofErr w:type="spellEnd"/>
            <w:r w:rsidRPr="009303EA">
              <w:rPr>
                <w:sz w:val="20"/>
                <w:lang w:val="en-GB"/>
              </w:rPr>
              <w:t xml:space="preserve"> </w:t>
            </w:r>
            <w:proofErr w:type="spellStart"/>
            <w:r w:rsidRPr="009303EA">
              <w:rPr>
                <w:sz w:val="20"/>
                <w:lang w:val="en-GB"/>
              </w:rPr>
              <w:t>superfamily</w:t>
            </w:r>
            <w:proofErr w:type="spellEnd"/>
            <w:r w:rsidRPr="009303EA">
              <w:rPr>
                <w:sz w:val="20"/>
                <w:lang w:val="en-GB"/>
              </w:rPr>
              <w:t xml:space="preserve"> member 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TOMM40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proofErr w:type="spellStart"/>
            <w:r w:rsidRPr="009303EA">
              <w:rPr>
                <w:sz w:val="20"/>
                <w:lang w:val="en-GB"/>
              </w:rPr>
              <w:t>translocase</w:t>
            </w:r>
            <w:proofErr w:type="spellEnd"/>
            <w:r w:rsidRPr="009303EA">
              <w:rPr>
                <w:sz w:val="20"/>
                <w:lang w:val="en-GB"/>
              </w:rPr>
              <w:t xml:space="preserve"> of outer mitochondrial membrane 40 homolog (yeast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VNN2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proofErr w:type="spellStart"/>
            <w:r w:rsidRPr="009303EA">
              <w:rPr>
                <w:sz w:val="20"/>
                <w:lang w:val="en-GB"/>
              </w:rPr>
              <w:t>vanin</w:t>
            </w:r>
            <w:proofErr w:type="spellEnd"/>
            <w:r w:rsidRPr="009303EA">
              <w:rPr>
                <w:sz w:val="20"/>
                <w:lang w:val="en-GB"/>
              </w:rPr>
              <w:t xml:space="preserve"> 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ABL1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v-</w:t>
            </w:r>
            <w:proofErr w:type="spellStart"/>
            <w:r w:rsidRPr="009303EA">
              <w:rPr>
                <w:sz w:val="20"/>
                <w:lang w:val="en-GB"/>
              </w:rPr>
              <w:t>abl</w:t>
            </w:r>
            <w:proofErr w:type="spellEnd"/>
            <w:r w:rsidRPr="009303EA">
              <w:rPr>
                <w:sz w:val="20"/>
                <w:lang w:val="en-GB"/>
              </w:rPr>
              <w:t xml:space="preserve"> Abelson </w:t>
            </w:r>
            <w:proofErr w:type="spellStart"/>
            <w:r w:rsidRPr="009303EA">
              <w:rPr>
                <w:sz w:val="20"/>
                <w:lang w:val="en-GB"/>
              </w:rPr>
              <w:t>murine</w:t>
            </w:r>
            <w:proofErr w:type="spellEnd"/>
            <w:r w:rsidRPr="009303EA">
              <w:rPr>
                <w:sz w:val="20"/>
                <w:lang w:val="en-GB"/>
              </w:rPr>
              <w:t xml:space="preserve"> </w:t>
            </w:r>
            <w:proofErr w:type="spellStart"/>
            <w:r w:rsidRPr="009303EA">
              <w:rPr>
                <w:sz w:val="20"/>
                <w:lang w:val="en-GB"/>
              </w:rPr>
              <w:t>leukemia</w:t>
            </w:r>
            <w:proofErr w:type="spellEnd"/>
            <w:r w:rsidRPr="009303EA">
              <w:rPr>
                <w:sz w:val="20"/>
                <w:lang w:val="en-GB"/>
              </w:rPr>
              <w:t xml:space="preserve"> viral </w:t>
            </w:r>
            <w:proofErr w:type="spellStart"/>
            <w:r w:rsidRPr="009303EA">
              <w:rPr>
                <w:sz w:val="20"/>
                <w:lang w:val="en-GB"/>
              </w:rPr>
              <w:t>oncogene</w:t>
            </w:r>
            <w:proofErr w:type="spellEnd"/>
            <w:r w:rsidRPr="009303EA">
              <w:rPr>
                <w:sz w:val="20"/>
                <w:lang w:val="en-GB"/>
              </w:rPr>
              <w:t xml:space="preserve"> homolog 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ELMO1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engulfment and cell motility 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EPM2AIP1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EPM2A (</w:t>
            </w:r>
            <w:proofErr w:type="spellStart"/>
            <w:r w:rsidRPr="009303EA">
              <w:rPr>
                <w:sz w:val="20"/>
                <w:lang w:val="en-GB"/>
              </w:rPr>
              <w:t>laforin</w:t>
            </w:r>
            <w:proofErr w:type="spellEnd"/>
            <w:r w:rsidRPr="009303EA">
              <w:rPr>
                <w:sz w:val="20"/>
                <w:lang w:val="en-GB"/>
              </w:rPr>
              <w:t>) interacting protein 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PER1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period homolog 1 (Drosophila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PLCG2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proofErr w:type="spellStart"/>
            <w:r w:rsidRPr="009303EA">
              <w:rPr>
                <w:sz w:val="20"/>
                <w:lang w:val="en-GB"/>
              </w:rPr>
              <w:t>phospholipase</w:t>
            </w:r>
            <w:proofErr w:type="spellEnd"/>
            <w:r w:rsidRPr="009303EA">
              <w:rPr>
                <w:sz w:val="20"/>
                <w:lang w:val="en-GB"/>
              </w:rPr>
              <w:t xml:space="preserve"> C, gamma 2 (</w:t>
            </w:r>
            <w:proofErr w:type="spellStart"/>
            <w:r w:rsidRPr="009303EA">
              <w:rPr>
                <w:sz w:val="20"/>
                <w:lang w:val="en-GB"/>
              </w:rPr>
              <w:t>phosphatidylinositol</w:t>
            </w:r>
            <w:proofErr w:type="spellEnd"/>
            <w:r w:rsidRPr="009303EA">
              <w:rPr>
                <w:sz w:val="20"/>
                <w:lang w:val="en-GB"/>
              </w:rPr>
              <w:t>-specific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PLD3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proofErr w:type="spellStart"/>
            <w:r w:rsidRPr="009303EA">
              <w:rPr>
                <w:sz w:val="20"/>
                <w:lang w:val="en-GB"/>
              </w:rPr>
              <w:t>phospholipase</w:t>
            </w:r>
            <w:proofErr w:type="spellEnd"/>
            <w:r w:rsidRPr="009303EA">
              <w:rPr>
                <w:sz w:val="20"/>
                <w:lang w:val="en-GB"/>
              </w:rPr>
              <w:t xml:space="preserve"> D family, member 3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  <w:tr w:rsidR="00B35042" w:rsidRPr="009303EA">
        <w:trPr>
          <w:trHeight w:val="330"/>
        </w:trPr>
        <w:tc>
          <w:tcPr>
            <w:tcW w:w="11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i/>
                <w:sz w:val="20"/>
                <w:lang w:val="en-GB"/>
              </w:rPr>
            </w:pPr>
            <w:r w:rsidRPr="009303EA">
              <w:rPr>
                <w:i/>
                <w:sz w:val="20"/>
                <w:lang w:val="en-GB"/>
              </w:rPr>
              <w:t>SLC20A1</w:t>
            </w:r>
          </w:p>
        </w:tc>
        <w:tc>
          <w:tcPr>
            <w:tcW w:w="49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jc w:val="both"/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solute carrier family 20 (phosphate transporter), member 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 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B35042" w:rsidRPr="009303EA" w:rsidRDefault="00B35042" w:rsidP="00E35209">
            <w:pPr>
              <w:rPr>
                <w:sz w:val="20"/>
                <w:lang w:val="en-GB"/>
              </w:rPr>
            </w:pPr>
            <w:r w:rsidRPr="009303EA">
              <w:rPr>
                <w:sz w:val="20"/>
                <w:lang w:val="en-GB"/>
              </w:rPr>
              <w:t>Yes</w:t>
            </w:r>
          </w:p>
        </w:tc>
      </w:tr>
    </w:tbl>
    <w:p w:rsidR="00B35042" w:rsidRPr="009303EA" w:rsidRDefault="00B35042">
      <w:pPr>
        <w:rPr>
          <w:b/>
          <w:lang w:val="en-GB"/>
        </w:rPr>
      </w:pPr>
    </w:p>
    <w:sectPr w:rsidR="00B35042" w:rsidRPr="009303EA" w:rsidSect="0089015A">
      <w:footerReference w:type="even" r:id="rId8"/>
      <w:footerReference w:type="default" r:id="rId9"/>
      <w:footerReference w:type="first" r:id="rId10"/>
      <w:type w:val="oddPage"/>
      <w:pgSz w:w="11907" w:h="16840" w:code="9"/>
      <w:pgMar w:top="1134" w:right="1134" w:bottom="1134" w:left="1134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3D6904" w:rsidRDefault="003D6904">
      <w:r>
        <w:separator/>
      </w:r>
    </w:p>
  </w:endnote>
  <w:endnote w:type="continuationSeparator" w:id="1">
    <w:p w:rsidR="003D6904" w:rsidRDefault="003D6904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E1002A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D6904" w:rsidRDefault="00382D6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3D6904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D6904">
      <w:rPr>
        <w:rStyle w:val="PageNumber"/>
        <w:noProof/>
      </w:rPr>
      <w:t>1</w:t>
    </w:r>
    <w:r>
      <w:rPr>
        <w:rStyle w:val="PageNumber"/>
      </w:rPr>
      <w:fldChar w:fldCharType="end"/>
    </w:r>
  </w:p>
  <w:p w:rsidR="003D6904" w:rsidRDefault="003D6904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D6904" w:rsidRDefault="00382D62">
    <w:pPr>
      <w:pStyle w:val="Footer"/>
      <w:jc w:val="center"/>
    </w:pPr>
    <w:fldSimple w:instr=" PAGE   \* MERGEFORMAT ">
      <w:r w:rsidR="00DB5D9E" w:rsidRPr="00DB5D9E">
        <w:rPr>
          <w:noProof/>
          <w:sz w:val="16"/>
        </w:rPr>
        <w:t>2</w:t>
      </w:r>
    </w:fldSimple>
  </w:p>
  <w:p w:rsidR="003D6904" w:rsidRDefault="003D6904">
    <w:pPr>
      <w:pStyle w:val="Footer"/>
      <w:ind w:right="360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D6904" w:rsidRDefault="00382D62">
    <w:pPr>
      <w:pStyle w:val="Footer"/>
      <w:jc w:val="center"/>
    </w:pPr>
    <w:fldSimple w:instr=" PAGE   \* MERGEFORMAT ">
      <w:r w:rsidR="00ED0BF5" w:rsidRPr="00ED0BF5">
        <w:rPr>
          <w:noProof/>
          <w:sz w:val="16"/>
        </w:rPr>
        <w:t>1</w:t>
      </w:r>
    </w:fldSimple>
  </w:p>
  <w:p w:rsidR="003D6904" w:rsidRDefault="003D6904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3D6904" w:rsidRDefault="003D6904">
      <w:r>
        <w:separator/>
      </w:r>
    </w:p>
  </w:footnote>
  <w:footnote w:type="continuationSeparator" w:id="1">
    <w:p w:rsidR="003D6904" w:rsidRDefault="003D6904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8927045"/>
    <w:multiLevelType w:val="hybridMultilevel"/>
    <w:tmpl w:val="BBF4F8B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94E15EF"/>
    <w:multiLevelType w:val="hybridMultilevel"/>
    <w:tmpl w:val="34AC2AE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9DB7203"/>
    <w:multiLevelType w:val="hybridMultilevel"/>
    <w:tmpl w:val="3EB890C0"/>
    <w:lvl w:ilvl="0" w:tplc="06903B6E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4610C67"/>
    <w:multiLevelType w:val="hybridMultilevel"/>
    <w:tmpl w:val="842ABEEA"/>
    <w:lvl w:ilvl="0" w:tplc="822EB2DE">
      <w:start w:val="1"/>
      <w:numFmt w:val="decimal"/>
      <w:lvlText w:val="%1."/>
      <w:lvlJc w:val="left"/>
      <w:pPr>
        <w:ind w:left="1004" w:hanging="360"/>
      </w:pPr>
      <w:rPr>
        <w:rFonts w:hint="default"/>
        <w:vertAlign w:val="superscript"/>
      </w:rPr>
    </w:lvl>
    <w:lvl w:ilvl="1" w:tplc="0C090019" w:tentative="1">
      <w:start w:val="1"/>
      <w:numFmt w:val="lowerLetter"/>
      <w:lvlText w:val="%2."/>
      <w:lvlJc w:val="left"/>
      <w:pPr>
        <w:ind w:left="1724" w:hanging="360"/>
      </w:pPr>
    </w:lvl>
    <w:lvl w:ilvl="2" w:tplc="0C09001B" w:tentative="1">
      <w:start w:val="1"/>
      <w:numFmt w:val="lowerRoman"/>
      <w:lvlText w:val="%3."/>
      <w:lvlJc w:val="right"/>
      <w:pPr>
        <w:ind w:left="2444" w:hanging="180"/>
      </w:pPr>
    </w:lvl>
    <w:lvl w:ilvl="3" w:tplc="0C09000F" w:tentative="1">
      <w:start w:val="1"/>
      <w:numFmt w:val="decimal"/>
      <w:lvlText w:val="%4."/>
      <w:lvlJc w:val="left"/>
      <w:pPr>
        <w:ind w:left="3164" w:hanging="360"/>
      </w:pPr>
    </w:lvl>
    <w:lvl w:ilvl="4" w:tplc="0C090019" w:tentative="1">
      <w:start w:val="1"/>
      <w:numFmt w:val="lowerLetter"/>
      <w:lvlText w:val="%5."/>
      <w:lvlJc w:val="left"/>
      <w:pPr>
        <w:ind w:left="3884" w:hanging="360"/>
      </w:pPr>
    </w:lvl>
    <w:lvl w:ilvl="5" w:tplc="0C09001B" w:tentative="1">
      <w:start w:val="1"/>
      <w:numFmt w:val="lowerRoman"/>
      <w:lvlText w:val="%6."/>
      <w:lvlJc w:val="right"/>
      <w:pPr>
        <w:ind w:left="4604" w:hanging="180"/>
      </w:pPr>
    </w:lvl>
    <w:lvl w:ilvl="6" w:tplc="0C09000F" w:tentative="1">
      <w:start w:val="1"/>
      <w:numFmt w:val="decimal"/>
      <w:lvlText w:val="%7."/>
      <w:lvlJc w:val="left"/>
      <w:pPr>
        <w:ind w:left="5324" w:hanging="360"/>
      </w:pPr>
    </w:lvl>
    <w:lvl w:ilvl="7" w:tplc="0C090019" w:tentative="1">
      <w:start w:val="1"/>
      <w:numFmt w:val="lowerLetter"/>
      <w:lvlText w:val="%8."/>
      <w:lvlJc w:val="left"/>
      <w:pPr>
        <w:ind w:left="6044" w:hanging="360"/>
      </w:pPr>
    </w:lvl>
    <w:lvl w:ilvl="8" w:tplc="0C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">
    <w:nsid w:val="5A565D1B"/>
    <w:multiLevelType w:val="hybridMultilevel"/>
    <w:tmpl w:val="8152A704"/>
    <w:lvl w:ilvl="0" w:tplc="CF78BEC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7B061A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3D0D09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D026A7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214DE7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3AE420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E846E8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182E55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644755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>
    <w:nsid w:val="6848581D"/>
    <w:multiLevelType w:val="hybridMultilevel"/>
    <w:tmpl w:val="0A92CFF0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4"/>
  </w:num>
  <w:num w:numId="2">
    <w:abstractNumId w:val="5"/>
  </w:num>
  <w:num w:numId="3">
    <w:abstractNumId w:val="0"/>
  </w:num>
  <w:num w:numId="4">
    <w:abstractNumId w:val="2"/>
  </w:num>
  <w:num w:numId="5">
    <w:abstractNumId w:val="1"/>
  </w:num>
  <w:num w:numId="6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embedSystemFonts/>
  <w:proofState w:spelling="clean" w:grammar="clean"/>
  <w:stylePaneFormatFilter w:val="3701"/>
  <w:defaultTabStop w:val="720"/>
  <w:doNotHyphenateCaps/>
  <w:drawingGridHorizontalSpacing w:val="120"/>
  <w:displayHorizontalDrawingGridEvery w:val="0"/>
  <w:displayVerticalDrawingGridEvery w:val="0"/>
  <w:noPunctuationKerning/>
  <w:characterSpacingControl w:val="doNotCompress"/>
  <w:doNotValidateAgainstSchema/>
  <w:doNotDemarcateInvalidXml/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BCR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.enl&lt;/item&gt;&lt;/Libraries&gt;&lt;/ENLibraries&gt;"/>
  </w:docVars>
  <w:rsids>
    <w:rsidRoot w:val="00F23411"/>
    <w:rsid w:val="000001AE"/>
    <w:rsid w:val="00000C11"/>
    <w:rsid w:val="00001B98"/>
    <w:rsid w:val="00003417"/>
    <w:rsid w:val="00003B6C"/>
    <w:rsid w:val="000042C9"/>
    <w:rsid w:val="0000572B"/>
    <w:rsid w:val="00005EF6"/>
    <w:rsid w:val="00010938"/>
    <w:rsid w:val="000111F5"/>
    <w:rsid w:val="0001173A"/>
    <w:rsid w:val="00011FC0"/>
    <w:rsid w:val="0001347B"/>
    <w:rsid w:val="000168E4"/>
    <w:rsid w:val="00016EE0"/>
    <w:rsid w:val="000210BE"/>
    <w:rsid w:val="00021B82"/>
    <w:rsid w:val="00022AF0"/>
    <w:rsid w:val="00023F25"/>
    <w:rsid w:val="0002433D"/>
    <w:rsid w:val="000247DF"/>
    <w:rsid w:val="0002664A"/>
    <w:rsid w:val="000271BF"/>
    <w:rsid w:val="0002723F"/>
    <w:rsid w:val="00032B5F"/>
    <w:rsid w:val="00034436"/>
    <w:rsid w:val="00036D45"/>
    <w:rsid w:val="00036DDF"/>
    <w:rsid w:val="000424FA"/>
    <w:rsid w:val="000429C1"/>
    <w:rsid w:val="0004387C"/>
    <w:rsid w:val="000441FD"/>
    <w:rsid w:val="00046BF6"/>
    <w:rsid w:val="00046F66"/>
    <w:rsid w:val="000477FB"/>
    <w:rsid w:val="000501C1"/>
    <w:rsid w:val="00050A0A"/>
    <w:rsid w:val="000516A4"/>
    <w:rsid w:val="00051D78"/>
    <w:rsid w:val="00051E3E"/>
    <w:rsid w:val="000539ED"/>
    <w:rsid w:val="00054C26"/>
    <w:rsid w:val="0005537F"/>
    <w:rsid w:val="000571B8"/>
    <w:rsid w:val="000578B2"/>
    <w:rsid w:val="00057DAC"/>
    <w:rsid w:val="000604A7"/>
    <w:rsid w:val="000604CF"/>
    <w:rsid w:val="00063EFA"/>
    <w:rsid w:val="00064260"/>
    <w:rsid w:val="00064F27"/>
    <w:rsid w:val="00065024"/>
    <w:rsid w:val="00065379"/>
    <w:rsid w:val="00065B39"/>
    <w:rsid w:val="00065FC6"/>
    <w:rsid w:val="00067105"/>
    <w:rsid w:val="00067488"/>
    <w:rsid w:val="000675EE"/>
    <w:rsid w:val="0007050D"/>
    <w:rsid w:val="00070B51"/>
    <w:rsid w:val="00071ABA"/>
    <w:rsid w:val="00073D19"/>
    <w:rsid w:val="00073F3E"/>
    <w:rsid w:val="0007459B"/>
    <w:rsid w:val="00075A89"/>
    <w:rsid w:val="00075F34"/>
    <w:rsid w:val="000770B8"/>
    <w:rsid w:val="00077CC1"/>
    <w:rsid w:val="000802D7"/>
    <w:rsid w:val="00080B78"/>
    <w:rsid w:val="00082127"/>
    <w:rsid w:val="00082B4C"/>
    <w:rsid w:val="00084BD4"/>
    <w:rsid w:val="00084F81"/>
    <w:rsid w:val="000865AF"/>
    <w:rsid w:val="0008714B"/>
    <w:rsid w:val="000875DB"/>
    <w:rsid w:val="000876B6"/>
    <w:rsid w:val="00087DAE"/>
    <w:rsid w:val="00087E4E"/>
    <w:rsid w:val="00090035"/>
    <w:rsid w:val="00090592"/>
    <w:rsid w:val="00094677"/>
    <w:rsid w:val="00094F19"/>
    <w:rsid w:val="00096559"/>
    <w:rsid w:val="00096B95"/>
    <w:rsid w:val="00097A8D"/>
    <w:rsid w:val="000A1566"/>
    <w:rsid w:val="000A294D"/>
    <w:rsid w:val="000A5207"/>
    <w:rsid w:val="000A6902"/>
    <w:rsid w:val="000A7182"/>
    <w:rsid w:val="000B0034"/>
    <w:rsid w:val="000B062F"/>
    <w:rsid w:val="000B0673"/>
    <w:rsid w:val="000B0F4F"/>
    <w:rsid w:val="000B1729"/>
    <w:rsid w:val="000B1741"/>
    <w:rsid w:val="000B21C9"/>
    <w:rsid w:val="000B21CE"/>
    <w:rsid w:val="000B2A8B"/>
    <w:rsid w:val="000B34C2"/>
    <w:rsid w:val="000B3C8B"/>
    <w:rsid w:val="000B45F4"/>
    <w:rsid w:val="000B4910"/>
    <w:rsid w:val="000B5B89"/>
    <w:rsid w:val="000B615D"/>
    <w:rsid w:val="000B67A3"/>
    <w:rsid w:val="000B6F37"/>
    <w:rsid w:val="000C4B62"/>
    <w:rsid w:val="000C5071"/>
    <w:rsid w:val="000C6100"/>
    <w:rsid w:val="000C663D"/>
    <w:rsid w:val="000C746D"/>
    <w:rsid w:val="000C756E"/>
    <w:rsid w:val="000C772D"/>
    <w:rsid w:val="000D082C"/>
    <w:rsid w:val="000D0B73"/>
    <w:rsid w:val="000D4327"/>
    <w:rsid w:val="000D4C30"/>
    <w:rsid w:val="000D6E5E"/>
    <w:rsid w:val="000E0EC4"/>
    <w:rsid w:val="000E1611"/>
    <w:rsid w:val="000E37CF"/>
    <w:rsid w:val="000E38F6"/>
    <w:rsid w:val="000E3C1F"/>
    <w:rsid w:val="000E45B9"/>
    <w:rsid w:val="000E5B53"/>
    <w:rsid w:val="000E5DEF"/>
    <w:rsid w:val="000E5FEE"/>
    <w:rsid w:val="000E609E"/>
    <w:rsid w:val="000E610C"/>
    <w:rsid w:val="000E6B0F"/>
    <w:rsid w:val="000E6E9B"/>
    <w:rsid w:val="000E72E5"/>
    <w:rsid w:val="000E7609"/>
    <w:rsid w:val="000E7845"/>
    <w:rsid w:val="000E7A84"/>
    <w:rsid w:val="000F2737"/>
    <w:rsid w:val="000F2B98"/>
    <w:rsid w:val="000F41E6"/>
    <w:rsid w:val="000F4CC3"/>
    <w:rsid w:val="000F6107"/>
    <w:rsid w:val="000F7A8A"/>
    <w:rsid w:val="0010094C"/>
    <w:rsid w:val="00100C97"/>
    <w:rsid w:val="00102F13"/>
    <w:rsid w:val="00104922"/>
    <w:rsid w:val="00104FBB"/>
    <w:rsid w:val="00105477"/>
    <w:rsid w:val="00105772"/>
    <w:rsid w:val="00107202"/>
    <w:rsid w:val="0010732F"/>
    <w:rsid w:val="001078CA"/>
    <w:rsid w:val="00107909"/>
    <w:rsid w:val="00107DB9"/>
    <w:rsid w:val="00110E16"/>
    <w:rsid w:val="0011135C"/>
    <w:rsid w:val="00112BE2"/>
    <w:rsid w:val="00112C55"/>
    <w:rsid w:val="0011383E"/>
    <w:rsid w:val="001139AC"/>
    <w:rsid w:val="00114C06"/>
    <w:rsid w:val="001153FC"/>
    <w:rsid w:val="0011643A"/>
    <w:rsid w:val="00117676"/>
    <w:rsid w:val="00120048"/>
    <w:rsid w:val="001213E0"/>
    <w:rsid w:val="001225AB"/>
    <w:rsid w:val="00122639"/>
    <w:rsid w:val="00122AF9"/>
    <w:rsid w:val="001233C7"/>
    <w:rsid w:val="00123722"/>
    <w:rsid w:val="0012374A"/>
    <w:rsid w:val="0012725E"/>
    <w:rsid w:val="00127DB3"/>
    <w:rsid w:val="00130927"/>
    <w:rsid w:val="00130B46"/>
    <w:rsid w:val="00133DC9"/>
    <w:rsid w:val="00133E2D"/>
    <w:rsid w:val="001360E6"/>
    <w:rsid w:val="00141D7A"/>
    <w:rsid w:val="00142BB5"/>
    <w:rsid w:val="0014308B"/>
    <w:rsid w:val="00143CFB"/>
    <w:rsid w:val="00145180"/>
    <w:rsid w:val="00145C26"/>
    <w:rsid w:val="0014649F"/>
    <w:rsid w:val="0014724D"/>
    <w:rsid w:val="00147FDC"/>
    <w:rsid w:val="00151303"/>
    <w:rsid w:val="00151605"/>
    <w:rsid w:val="001524CC"/>
    <w:rsid w:val="001528E8"/>
    <w:rsid w:val="00152D9C"/>
    <w:rsid w:val="00153508"/>
    <w:rsid w:val="0015458A"/>
    <w:rsid w:val="00155508"/>
    <w:rsid w:val="00156018"/>
    <w:rsid w:val="001568E3"/>
    <w:rsid w:val="00156E49"/>
    <w:rsid w:val="00162038"/>
    <w:rsid w:val="00162484"/>
    <w:rsid w:val="00162FC6"/>
    <w:rsid w:val="0016356F"/>
    <w:rsid w:val="001639F5"/>
    <w:rsid w:val="00165991"/>
    <w:rsid w:val="00166A19"/>
    <w:rsid w:val="00166D0C"/>
    <w:rsid w:val="00167912"/>
    <w:rsid w:val="00167FFE"/>
    <w:rsid w:val="001704AC"/>
    <w:rsid w:val="001706D2"/>
    <w:rsid w:val="00172498"/>
    <w:rsid w:val="00172F71"/>
    <w:rsid w:val="00173CE2"/>
    <w:rsid w:val="0017507F"/>
    <w:rsid w:val="0017546F"/>
    <w:rsid w:val="001755D9"/>
    <w:rsid w:val="00175B6F"/>
    <w:rsid w:val="00180FC6"/>
    <w:rsid w:val="001820E8"/>
    <w:rsid w:val="00184C40"/>
    <w:rsid w:val="00184ED1"/>
    <w:rsid w:val="00185926"/>
    <w:rsid w:val="00187B64"/>
    <w:rsid w:val="00187C50"/>
    <w:rsid w:val="0019031F"/>
    <w:rsid w:val="00190C11"/>
    <w:rsid w:val="0019222D"/>
    <w:rsid w:val="0019283C"/>
    <w:rsid w:val="0019526D"/>
    <w:rsid w:val="00196647"/>
    <w:rsid w:val="00197944"/>
    <w:rsid w:val="001A22CE"/>
    <w:rsid w:val="001A3334"/>
    <w:rsid w:val="001A38D1"/>
    <w:rsid w:val="001A3C99"/>
    <w:rsid w:val="001A44B5"/>
    <w:rsid w:val="001A5C58"/>
    <w:rsid w:val="001A5EAB"/>
    <w:rsid w:val="001A6758"/>
    <w:rsid w:val="001A6991"/>
    <w:rsid w:val="001A79CB"/>
    <w:rsid w:val="001B36C5"/>
    <w:rsid w:val="001B37E3"/>
    <w:rsid w:val="001B405C"/>
    <w:rsid w:val="001B46FA"/>
    <w:rsid w:val="001B5841"/>
    <w:rsid w:val="001B78DC"/>
    <w:rsid w:val="001C2158"/>
    <w:rsid w:val="001C4E93"/>
    <w:rsid w:val="001C5B95"/>
    <w:rsid w:val="001C5EE6"/>
    <w:rsid w:val="001C6980"/>
    <w:rsid w:val="001C7E42"/>
    <w:rsid w:val="001D2910"/>
    <w:rsid w:val="001D35C8"/>
    <w:rsid w:val="001D3E34"/>
    <w:rsid w:val="001D4B77"/>
    <w:rsid w:val="001D5071"/>
    <w:rsid w:val="001D6297"/>
    <w:rsid w:val="001D6A77"/>
    <w:rsid w:val="001D6BAF"/>
    <w:rsid w:val="001D75A4"/>
    <w:rsid w:val="001D7750"/>
    <w:rsid w:val="001E00EF"/>
    <w:rsid w:val="001E0BD7"/>
    <w:rsid w:val="001E0D6E"/>
    <w:rsid w:val="001E14C4"/>
    <w:rsid w:val="001E1FBC"/>
    <w:rsid w:val="001E2AFC"/>
    <w:rsid w:val="001E3881"/>
    <w:rsid w:val="001E3F97"/>
    <w:rsid w:val="001E43A3"/>
    <w:rsid w:val="001E6296"/>
    <w:rsid w:val="001F01D8"/>
    <w:rsid w:val="001F12FD"/>
    <w:rsid w:val="001F1E89"/>
    <w:rsid w:val="001F21C3"/>
    <w:rsid w:val="001F270C"/>
    <w:rsid w:val="001F2F19"/>
    <w:rsid w:val="001F47C4"/>
    <w:rsid w:val="001F57EE"/>
    <w:rsid w:val="001F6147"/>
    <w:rsid w:val="001F68D6"/>
    <w:rsid w:val="001F7521"/>
    <w:rsid w:val="001F764B"/>
    <w:rsid w:val="001F7990"/>
    <w:rsid w:val="00200ED8"/>
    <w:rsid w:val="002027D4"/>
    <w:rsid w:val="00202A36"/>
    <w:rsid w:val="00203E18"/>
    <w:rsid w:val="002054FC"/>
    <w:rsid w:val="00205C1B"/>
    <w:rsid w:val="002127A6"/>
    <w:rsid w:val="00213BFF"/>
    <w:rsid w:val="00215358"/>
    <w:rsid w:val="00215EDF"/>
    <w:rsid w:val="002163E5"/>
    <w:rsid w:val="00217249"/>
    <w:rsid w:val="0022099C"/>
    <w:rsid w:val="002217CD"/>
    <w:rsid w:val="00222455"/>
    <w:rsid w:val="00222473"/>
    <w:rsid w:val="002233A7"/>
    <w:rsid w:val="00223F3E"/>
    <w:rsid w:val="00224BF5"/>
    <w:rsid w:val="00225AF9"/>
    <w:rsid w:val="00225FD3"/>
    <w:rsid w:val="002261B0"/>
    <w:rsid w:val="00227140"/>
    <w:rsid w:val="00227CBA"/>
    <w:rsid w:val="00230575"/>
    <w:rsid w:val="00230F3B"/>
    <w:rsid w:val="0023132B"/>
    <w:rsid w:val="00234640"/>
    <w:rsid w:val="002359C3"/>
    <w:rsid w:val="002359E6"/>
    <w:rsid w:val="00235D33"/>
    <w:rsid w:val="00240398"/>
    <w:rsid w:val="002404B4"/>
    <w:rsid w:val="002405B9"/>
    <w:rsid w:val="00240F6A"/>
    <w:rsid w:val="002411B0"/>
    <w:rsid w:val="00241C94"/>
    <w:rsid w:val="00242345"/>
    <w:rsid w:val="00242FAE"/>
    <w:rsid w:val="00243459"/>
    <w:rsid w:val="0024442D"/>
    <w:rsid w:val="002451A3"/>
    <w:rsid w:val="002457AC"/>
    <w:rsid w:val="002470D5"/>
    <w:rsid w:val="00247FB8"/>
    <w:rsid w:val="002505B0"/>
    <w:rsid w:val="00250B75"/>
    <w:rsid w:val="002541A2"/>
    <w:rsid w:val="00254D32"/>
    <w:rsid w:val="002564E2"/>
    <w:rsid w:val="00256FB6"/>
    <w:rsid w:val="0025788F"/>
    <w:rsid w:val="002602B8"/>
    <w:rsid w:val="002608E3"/>
    <w:rsid w:val="00261123"/>
    <w:rsid w:val="002614E7"/>
    <w:rsid w:val="00261D90"/>
    <w:rsid w:val="00262B0E"/>
    <w:rsid w:val="00262EEA"/>
    <w:rsid w:val="00264871"/>
    <w:rsid w:val="0026598B"/>
    <w:rsid w:val="0026656F"/>
    <w:rsid w:val="00266671"/>
    <w:rsid w:val="00266751"/>
    <w:rsid w:val="00270BC6"/>
    <w:rsid w:val="002714A3"/>
    <w:rsid w:val="00272CB9"/>
    <w:rsid w:val="002730F2"/>
    <w:rsid w:val="002745ED"/>
    <w:rsid w:val="00275C4D"/>
    <w:rsid w:val="00275C88"/>
    <w:rsid w:val="002763A8"/>
    <w:rsid w:val="00276A56"/>
    <w:rsid w:val="00276D71"/>
    <w:rsid w:val="00277FB3"/>
    <w:rsid w:val="00280655"/>
    <w:rsid w:val="00282AAC"/>
    <w:rsid w:val="002839F4"/>
    <w:rsid w:val="00285162"/>
    <w:rsid w:val="00285215"/>
    <w:rsid w:val="00285E70"/>
    <w:rsid w:val="0028665A"/>
    <w:rsid w:val="0028667F"/>
    <w:rsid w:val="00290597"/>
    <w:rsid w:val="00291F57"/>
    <w:rsid w:val="00291FD3"/>
    <w:rsid w:val="00296C4E"/>
    <w:rsid w:val="002A02AA"/>
    <w:rsid w:val="002A0708"/>
    <w:rsid w:val="002A2566"/>
    <w:rsid w:val="002A2DB0"/>
    <w:rsid w:val="002A3C96"/>
    <w:rsid w:val="002A4DD3"/>
    <w:rsid w:val="002A5009"/>
    <w:rsid w:val="002A5F2B"/>
    <w:rsid w:val="002A61C9"/>
    <w:rsid w:val="002B14F2"/>
    <w:rsid w:val="002B29DC"/>
    <w:rsid w:val="002B3192"/>
    <w:rsid w:val="002B4C08"/>
    <w:rsid w:val="002B61B4"/>
    <w:rsid w:val="002B62C2"/>
    <w:rsid w:val="002B7548"/>
    <w:rsid w:val="002B7BDB"/>
    <w:rsid w:val="002C1213"/>
    <w:rsid w:val="002C1D0B"/>
    <w:rsid w:val="002C2E73"/>
    <w:rsid w:val="002C44F8"/>
    <w:rsid w:val="002C609E"/>
    <w:rsid w:val="002C671D"/>
    <w:rsid w:val="002C7AC1"/>
    <w:rsid w:val="002C7AC7"/>
    <w:rsid w:val="002D2972"/>
    <w:rsid w:val="002D2C76"/>
    <w:rsid w:val="002D32A0"/>
    <w:rsid w:val="002D3E93"/>
    <w:rsid w:val="002D4D79"/>
    <w:rsid w:val="002D5030"/>
    <w:rsid w:val="002D661A"/>
    <w:rsid w:val="002E149C"/>
    <w:rsid w:val="002E150E"/>
    <w:rsid w:val="002E2CD2"/>
    <w:rsid w:val="002E31C4"/>
    <w:rsid w:val="002E4C3A"/>
    <w:rsid w:val="002E51D3"/>
    <w:rsid w:val="002E5897"/>
    <w:rsid w:val="002E7227"/>
    <w:rsid w:val="002E7954"/>
    <w:rsid w:val="002F0082"/>
    <w:rsid w:val="002F047E"/>
    <w:rsid w:val="002F0933"/>
    <w:rsid w:val="002F0CA9"/>
    <w:rsid w:val="002F336A"/>
    <w:rsid w:val="002F33C8"/>
    <w:rsid w:val="002F3BF8"/>
    <w:rsid w:val="002F48AE"/>
    <w:rsid w:val="002F4B37"/>
    <w:rsid w:val="002F4D9A"/>
    <w:rsid w:val="002F581E"/>
    <w:rsid w:val="002F5C74"/>
    <w:rsid w:val="002F5E35"/>
    <w:rsid w:val="002F69E7"/>
    <w:rsid w:val="002F6CD2"/>
    <w:rsid w:val="002F785F"/>
    <w:rsid w:val="0030012C"/>
    <w:rsid w:val="00300407"/>
    <w:rsid w:val="003025CE"/>
    <w:rsid w:val="00302A47"/>
    <w:rsid w:val="00304A9F"/>
    <w:rsid w:val="0030526E"/>
    <w:rsid w:val="003053C6"/>
    <w:rsid w:val="00305EA1"/>
    <w:rsid w:val="0031469A"/>
    <w:rsid w:val="0031490B"/>
    <w:rsid w:val="00314A8D"/>
    <w:rsid w:val="00314FF4"/>
    <w:rsid w:val="00315F2E"/>
    <w:rsid w:val="00316011"/>
    <w:rsid w:val="003164C2"/>
    <w:rsid w:val="00316D1F"/>
    <w:rsid w:val="00320A9D"/>
    <w:rsid w:val="003214B4"/>
    <w:rsid w:val="00321F4A"/>
    <w:rsid w:val="00323360"/>
    <w:rsid w:val="003242DA"/>
    <w:rsid w:val="003248C5"/>
    <w:rsid w:val="00324BC4"/>
    <w:rsid w:val="00325908"/>
    <w:rsid w:val="003259D9"/>
    <w:rsid w:val="00327F75"/>
    <w:rsid w:val="0033021A"/>
    <w:rsid w:val="0033157A"/>
    <w:rsid w:val="00332E5D"/>
    <w:rsid w:val="0033357D"/>
    <w:rsid w:val="003337F0"/>
    <w:rsid w:val="003357BD"/>
    <w:rsid w:val="00335BC9"/>
    <w:rsid w:val="00340BE4"/>
    <w:rsid w:val="00341020"/>
    <w:rsid w:val="003413B9"/>
    <w:rsid w:val="003428B1"/>
    <w:rsid w:val="00342C43"/>
    <w:rsid w:val="0034475B"/>
    <w:rsid w:val="00347206"/>
    <w:rsid w:val="00350083"/>
    <w:rsid w:val="00350210"/>
    <w:rsid w:val="003509E5"/>
    <w:rsid w:val="00350FB9"/>
    <w:rsid w:val="0035197F"/>
    <w:rsid w:val="003528C9"/>
    <w:rsid w:val="00352B78"/>
    <w:rsid w:val="00353226"/>
    <w:rsid w:val="00354952"/>
    <w:rsid w:val="0035519A"/>
    <w:rsid w:val="00355DBD"/>
    <w:rsid w:val="003571EA"/>
    <w:rsid w:val="003602BD"/>
    <w:rsid w:val="003604B3"/>
    <w:rsid w:val="00361F6D"/>
    <w:rsid w:val="00362DBD"/>
    <w:rsid w:val="0036321E"/>
    <w:rsid w:val="00364E8E"/>
    <w:rsid w:val="00365EEF"/>
    <w:rsid w:val="003662CC"/>
    <w:rsid w:val="00366A85"/>
    <w:rsid w:val="00367628"/>
    <w:rsid w:val="0036766B"/>
    <w:rsid w:val="00372F5B"/>
    <w:rsid w:val="00374678"/>
    <w:rsid w:val="0037561B"/>
    <w:rsid w:val="00375C6D"/>
    <w:rsid w:val="00377AE2"/>
    <w:rsid w:val="00377C86"/>
    <w:rsid w:val="0038079B"/>
    <w:rsid w:val="0038093B"/>
    <w:rsid w:val="00380AF4"/>
    <w:rsid w:val="00380F4F"/>
    <w:rsid w:val="003810CC"/>
    <w:rsid w:val="00382D62"/>
    <w:rsid w:val="0038382E"/>
    <w:rsid w:val="0038500C"/>
    <w:rsid w:val="00386C89"/>
    <w:rsid w:val="00386CA6"/>
    <w:rsid w:val="003870AA"/>
    <w:rsid w:val="003870C1"/>
    <w:rsid w:val="00387C76"/>
    <w:rsid w:val="0039136F"/>
    <w:rsid w:val="00391B9D"/>
    <w:rsid w:val="00394CCB"/>
    <w:rsid w:val="00395EDB"/>
    <w:rsid w:val="00395F85"/>
    <w:rsid w:val="00396952"/>
    <w:rsid w:val="003A0FCF"/>
    <w:rsid w:val="003A14E9"/>
    <w:rsid w:val="003A1999"/>
    <w:rsid w:val="003A1BD8"/>
    <w:rsid w:val="003A2ED4"/>
    <w:rsid w:val="003A3FCA"/>
    <w:rsid w:val="003A4166"/>
    <w:rsid w:val="003A4E55"/>
    <w:rsid w:val="003A501F"/>
    <w:rsid w:val="003A5AF4"/>
    <w:rsid w:val="003A66AB"/>
    <w:rsid w:val="003A6C83"/>
    <w:rsid w:val="003A6CBD"/>
    <w:rsid w:val="003A7421"/>
    <w:rsid w:val="003A7AEB"/>
    <w:rsid w:val="003A7C3C"/>
    <w:rsid w:val="003B13D9"/>
    <w:rsid w:val="003B23B8"/>
    <w:rsid w:val="003B4529"/>
    <w:rsid w:val="003B7AEC"/>
    <w:rsid w:val="003C04B6"/>
    <w:rsid w:val="003C1298"/>
    <w:rsid w:val="003C2E45"/>
    <w:rsid w:val="003C3B04"/>
    <w:rsid w:val="003C46A2"/>
    <w:rsid w:val="003C500F"/>
    <w:rsid w:val="003C663E"/>
    <w:rsid w:val="003C6BDB"/>
    <w:rsid w:val="003D01E6"/>
    <w:rsid w:val="003D238A"/>
    <w:rsid w:val="003D23DB"/>
    <w:rsid w:val="003D2918"/>
    <w:rsid w:val="003D3864"/>
    <w:rsid w:val="003D6904"/>
    <w:rsid w:val="003E03E2"/>
    <w:rsid w:val="003E160E"/>
    <w:rsid w:val="003E1FEF"/>
    <w:rsid w:val="003E21AD"/>
    <w:rsid w:val="003E2330"/>
    <w:rsid w:val="003E2C4B"/>
    <w:rsid w:val="003E2F89"/>
    <w:rsid w:val="003E3D08"/>
    <w:rsid w:val="003E40EB"/>
    <w:rsid w:val="003E46FF"/>
    <w:rsid w:val="003E4B77"/>
    <w:rsid w:val="003E533A"/>
    <w:rsid w:val="003E5607"/>
    <w:rsid w:val="003E6A6A"/>
    <w:rsid w:val="003E74B4"/>
    <w:rsid w:val="003F178D"/>
    <w:rsid w:val="003F212B"/>
    <w:rsid w:val="003F317D"/>
    <w:rsid w:val="003F35A9"/>
    <w:rsid w:val="003F4852"/>
    <w:rsid w:val="003F4A97"/>
    <w:rsid w:val="003F505A"/>
    <w:rsid w:val="003F66A4"/>
    <w:rsid w:val="003F6A9D"/>
    <w:rsid w:val="003F6D35"/>
    <w:rsid w:val="003F7798"/>
    <w:rsid w:val="0040235D"/>
    <w:rsid w:val="00403A52"/>
    <w:rsid w:val="00403D0D"/>
    <w:rsid w:val="004055D9"/>
    <w:rsid w:val="0040585F"/>
    <w:rsid w:val="004101FA"/>
    <w:rsid w:val="0041198B"/>
    <w:rsid w:val="0041282A"/>
    <w:rsid w:val="00413F07"/>
    <w:rsid w:val="004151BB"/>
    <w:rsid w:val="004152AE"/>
    <w:rsid w:val="00415C8D"/>
    <w:rsid w:val="004162E5"/>
    <w:rsid w:val="00417E01"/>
    <w:rsid w:val="00420028"/>
    <w:rsid w:val="004200B4"/>
    <w:rsid w:val="004213D3"/>
    <w:rsid w:val="004223D1"/>
    <w:rsid w:val="00422860"/>
    <w:rsid w:val="0042339A"/>
    <w:rsid w:val="00423FC7"/>
    <w:rsid w:val="00424110"/>
    <w:rsid w:val="0042551C"/>
    <w:rsid w:val="004256B9"/>
    <w:rsid w:val="00425DFE"/>
    <w:rsid w:val="00425F33"/>
    <w:rsid w:val="004264E5"/>
    <w:rsid w:val="00426FDA"/>
    <w:rsid w:val="00427C86"/>
    <w:rsid w:val="00427D1A"/>
    <w:rsid w:val="00430F48"/>
    <w:rsid w:val="00432D2C"/>
    <w:rsid w:val="00432E5F"/>
    <w:rsid w:val="00433124"/>
    <w:rsid w:val="00433267"/>
    <w:rsid w:val="00433AE9"/>
    <w:rsid w:val="004342A5"/>
    <w:rsid w:val="00434A11"/>
    <w:rsid w:val="00434E8E"/>
    <w:rsid w:val="004352B7"/>
    <w:rsid w:val="0043541F"/>
    <w:rsid w:val="00435542"/>
    <w:rsid w:val="0043586B"/>
    <w:rsid w:val="0043732D"/>
    <w:rsid w:val="00437511"/>
    <w:rsid w:val="00437E88"/>
    <w:rsid w:val="0044008F"/>
    <w:rsid w:val="004423C3"/>
    <w:rsid w:val="0044403C"/>
    <w:rsid w:val="0044431B"/>
    <w:rsid w:val="0044461C"/>
    <w:rsid w:val="00444D0D"/>
    <w:rsid w:val="004450F2"/>
    <w:rsid w:val="004451B1"/>
    <w:rsid w:val="004478D7"/>
    <w:rsid w:val="00447AD1"/>
    <w:rsid w:val="00450429"/>
    <w:rsid w:val="00450A23"/>
    <w:rsid w:val="0045172A"/>
    <w:rsid w:val="0045343D"/>
    <w:rsid w:val="00453C29"/>
    <w:rsid w:val="0045647C"/>
    <w:rsid w:val="00456634"/>
    <w:rsid w:val="00456FE2"/>
    <w:rsid w:val="00461295"/>
    <w:rsid w:val="00463F9F"/>
    <w:rsid w:val="00465E60"/>
    <w:rsid w:val="00470004"/>
    <w:rsid w:val="004737A5"/>
    <w:rsid w:val="00475506"/>
    <w:rsid w:val="0047598A"/>
    <w:rsid w:val="00477C52"/>
    <w:rsid w:val="004800FC"/>
    <w:rsid w:val="00480D26"/>
    <w:rsid w:val="004821FD"/>
    <w:rsid w:val="00483112"/>
    <w:rsid w:val="00483802"/>
    <w:rsid w:val="00484F33"/>
    <w:rsid w:val="00485EE6"/>
    <w:rsid w:val="00486739"/>
    <w:rsid w:val="00487297"/>
    <w:rsid w:val="00487832"/>
    <w:rsid w:val="00487E7C"/>
    <w:rsid w:val="004907B1"/>
    <w:rsid w:val="00493601"/>
    <w:rsid w:val="004936E9"/>
    <w:rsid w:val="00495395"/>
    <w:rsid w:val="0049596A"/>
    <w:rsid w:val="00496AD5"/>
    <w:rsid w:val="00497105"/>
    <w:rsid w:val="0049717D"/>
    <w:rsid w:val="004A0EBB"/>
    <w:rsid w:val="004A1106"/>
    <w:rsid w:val="004A186A"/>
    <w:rsid w:val="004A1C8F"/>
    <w:rsid w:val="004A2073"/>
    <w:rsid w:val="004A3006"/>
    <w:rsid w:val="004A35B8"/>
    <w:rsid w:val="004A487D"/>
    <w:rsid w:val="004A5A0B"/>
    <w:rsid w:val="004A629D"/>
    <w:rsid w:val="004A6802"/>
    <w:rsid w:val="004A6E80"/>
    <w:rsid w:val="004A7ACE"/>
    <w:rsid w:val="004B0920"/>
    <w:rsid w:val="004B178B"/>
    <w:rsid w:val="004B277E"/>
    <w:rsid w:val="004B27DE"/>
    <w:rsid w:val="004B373F"/>
    <w:rsid w:val="004B4CAA"/>
    <w:rsid w:val="004B5449"/>
    <w:rsid w:val="004B5943"/>
    <w:rsid w:val="004B77B0"/>
    <w:rsid w:val="004C0095"/>
    <w:rsid w:val="004C1D5F"/>
    <w:rsid w:val="004C22EC"/>
    <w:rsid w:val="004C27F5"/>
    <w:rsid w:val="004C41B6"/>
    <w:rsid w:val="004C430B"/>
    <w:rsid w:val="004C488A"/>
    <w:rsid w:val="004C4CAA"/>
    <w:rsid w:val="004C6900"/>
    <w:rsid w:val="004C7AD3"/>
    <w:rsid w:val="004D1DDD"/>
    <w:rsid w:val="004D3D2E"/>
    <w:rsid w:val="004D4778"/>
    <w:rsid w:val="004D4933"/>
    <w:rsid w:val="004D4C90"/>
    <w:rsid w:val="004D7359"/>
    <w:rsid w:val="004D7FCF"/>
    <w:rsid w:val="004E0BE6"/>
    <w:rsid w:val="004E0E7C"/>
    <w:rsid w:val="004E0F8F"/>
    <w:rsid w:val="004E1950"/>
    <w:rsid w:val="004E2256"/>
    <w:rsid w:val="004E5681"/>
    <w:rsid w:val="004E57E0"/>
    <w:rsid w:val="004E5EEB"/>
    <w:rsid w:val="004E6893"/>
    <w:rsid w:val="004F4FD7"/>
    <w:rsid w:val="005006EC"/>
    <w:rsid w:val="00501B0E"/>
    <w:rsid w:val="00502C5A"/>
    <w:rsid w:val="0050314F"/>
    <w:rsid w:val="005035B9"/>
    <w:rsid w:val="005055B6"/>
    <w:rsid w:val="005073C3"/>
    <w:rsid w:val="00507963"/>
    <w:rsid w:val="00507A32"/>
    <w:rsid w:val="00510D21"/>
    <w:rsid w:val="00510EB6"/>
    <w:rsid w:val="00510F74"/>
    <w:rsid w:val="00511806"/>
    <w:rsid w:val="00512A7D"/>
    <w:rsid w:val="00513D7A"/>
    <w:rsid w:val="00515166"/>
    <w:rsid w:val="00516049"/>
    <w:rsid w:val="0051691C"/>
    <w:rsid w:val="00516C07"/>
    <w:rsid w:val="00517D54"/>
    <w:rsid w:val="00520B2D"/>
    <w:rsid w:val="005217CF"/>
    <w:rsid w:val="00521BE8"/>
    <w:rsid w:val="00521D4A"/>
    <w:rsid w:val="00522AA4"/>
    <w:rsid w:val="00522AC1"/>
    <w:rsid w:val="00523AC9"/>
    <w:rsid w:val="0052431E"/>
    <w:rsid w:val="005245D0"/>
    <w:rsid w:val="00526DCC"/>
    <w:rsid w:val="00527FC2"/>
    <w:rsid w:val="005318C4"/>
    <w:rsid w:val="0053267D"/>
    <w:rsid w:val="00533E6A"/>
    <w:rsid w:val="00533E6D"/>
    <w:rsid w:val="0053461C"/>
    <w:rsid w:val="00534D5A"/>
    <w:rsid w:val="00534E24"/>
    <w:rsid w:val="00536B31"/>
    <w:rsid w:val="00540021"/>
    <w:rsid w:val="005405C7"/>
    <w:rsid w:val="00540E14"/>
    <w:rsid w:val="00542837"/>
    <w:rsid w:val="0054285C"/>
    <w:rsid w:val="00542D7B"/>
    <w:rsid w:val="00543A65"/>
    <w:rsid w:val="00545D5D"/>
    <w:rsid w:val="005461F0"/>
    <w:rsid w:val="005464CA"/>
    <w:rsid w:val="00547312"/>
    <w:rsid w:val="0054752D"/>
    <w:rsid w:val="00550769"/>
    <w:rsid w:val="00552862"/>
    <w:rsid w:val="00554168"/>
    <w:rsid w:val="00554741"/>
    <w:rsid w:val="00555BAE"/>
    <w:rsid w:val="005568C5"/>
    <w:rsid w:val="005573C1"/>
    <w:rsid w:val="00560640"/>
    <w:rsid w:val="005612ED"/>
    <w:rsid w:val="00561FD6"/>
    <w:rsid w:val="00563220"/>
    <w:rsid w:val="0056458D"/>
    <w:rsid w:val="00564FDA"/>
    <w:rsid w:val="00565927"/>
    <w:rsid w:val="00565F8C"/>
    <w:rsid w:val="0056728C"/>
    <w:rsid w:val="00567631"/>
    <w:rsid w:val="005710C9"/>
    <w:rsid w:val="00571A4E"/>
    <w:rsid w:val="00571CFF"/>
    <w:rsid w:val="00571DAF"/>
    <w:rsid w:val="00573783"/>
    <w:rsid w:val="00573850"/>
    <w:rsid w:val="0057454C"/>
    <w:rsid w:val="005772DA"/>
    <w:rsid w:val="00581EB4"/>
    <w:rsid w:val="00582244"/>
    <w:rsid w:val="00583693"/>
    <w:rsid w:val="00584614"/>
    <w:rsid w:val="00584E8B"/>
    <w:rsid w:val="005851E3"/>
    <w:rsid w:val="005861BA"/>
    <w:rsid w:val="00586E01"/>
    <w:rsid w:val="00590503"/>
    <w:rsid w:val="005910B9"/>
    <w:rsid w:val="0059177B"/>
    <w:rsid w:val="00592512"/>
    <w:rsid w:val="005933F0"/>
    <w:rsid w:val="00594145"/>
    <w:rsid w:val="0059421E"/>
    <w:rsid w:val="005964B2"/>
    <w:rsid w:val="00596BFE"/>
    <w:rsid w:val="00596C8D"/>
    <w:rsid w:val="005977A0"/>
    <w:rsid w:val="00597B86"/>
    <w:rsid w:val="005A0580"/>
    <w:rsid w:val="005A1741"/>
    <w:rsid w:val="005A1AFC"/>
    <w:rsid w:val="005A2BE2"/>
    <w:rsid w:val="005A4367"/>
    <w:rsid w:val="005A4918"/>
    <w:rsid w:val="005A7C52"/>
    <w:rsid w:val="005B0C06"/>
    <w:rsid w:val="005B154A"/>
    <w:rsid w:val="005B1BCA"/>
    <w:rsid w:val="005B23A9"/>
    <w:rsid w:val="005B27F4"/>
    <w:rsid w:val="005B3936"/>
    <w:rsid w:val="005B4DD0"/>
    <w:rsid w:val="005B5023"/>
    <w:rsid w:val="005B5DF5"/>
    <w:rsid w:val="005B77D5"/>
    <w:rsid w:val="005C003C"/>
    <w:rsid w:val="005C06FD"/>
    <w:rsid w:val="005C1AC5"/>
    <w:rsid w:val="005D0B00"/>
    <w:rsid w:val="005D12E8"/>
    <w:rsid w:val="005D1C16"/>
    <w:rsid w:val="005D3C21"/>
    <w:rsid w:val="005D43A7"/>
    <w:rsid w:val="005D48AC"/>
    <w:rsid w:val="005D4F5A"/>
    <w:rsid w:val="005D61A0"/>
    <w:rsid w:val="005D6613"/>
    <w:rsid w:val="005D6F37"/>
    <w:rsid w:val="005E2636"/>
    <w:rsid w:val="005E2935"/>
    <w:rsid w:val="005E2B62"/>
    <w:rsid w:val="005E5519"/>
    <w:rsid w:val="005E6B73"/>
    <w:rsid w:val="005E732B"/>
    <w:rsid w:val="005F06B7"/>
    <w:rsid w:val="005F294F"/>
    <w:rsid w:val="005F37BE"/>
    <w:rsid w:val="005F3BB0"/>
    <w:rsid w:val="005F5A2E"/>
    <w:rsid w:val="005F718F"/>
    <w:rsid w:val="005F7537"/>
    <w:rsid w:val="006005FF"/>
    <w:rsid w:val="00600797"/>
    <w:rsid w:val="00600E0C"/>
    <w:rsid w:val="0060162C"/>
    <w:rsid w:val="00603A8E"/>
    <w:rsid w:val="006059CA"/>
    <w:rsid w:val="00605CD4"/>
    <w:rsid w:val="00606093"/>
    <w:rsid w:val="0060770E"/>
    <w:rsid w:val="00607B55"/>
    <w:rsid w:val="006100DC"/>
    <w:rsid w:val="0061062A"/>
    <w:rsid w:val="00610D20"/>
    <w:rsid w:val="00611453"/>
    <w:rsid w:val="00611850"/>
    <w:rsid w:val="0061185E"/>
    <w:rsid w:val="0061281A"/>
    <w:rsid w:val="00612AA0"/>
    <w:rsid w:val="00612BDB"/>
    <w:rsid w:val="006149C8"/>
    <w:rsid w:val="00614B6C"/>
    <w:rsid w:val="006166C6"/>
    <w:rsid w:val="00617EA4"/>
    <w:rsid w:val="006204CA"/>
    <w:rsid w:val="006219A4"/>
    <w:rsid w:val="006225F2"/>
    <w:rsid w:val="0062404D"/>
    <w:rsid w:val="00624772"/>
    <w:rsid w:val="006265A9"/>
    <w:rsid w:val="00626792"/>
    <w:rsid w:val="00626F42"/>
    <w:rsid w:val="00627032"/>
    <w:rsid w:val="00630D4C"/>
    <w:rsid w:val="00631D16"/>
    <w:rsid w:val="0063283B"/>
    <w:rsid w:val="0063368A"/>
    <w:rsid w:val="00634DEF"/>
    <w:rsid w:val="00634FAA"/>
    <w:rsid w:val="006362A2"/>
    <w:rsid w:val="00640944"/>
    <w:rsid w:val="00640A5D"/>
    <w:rsid w:val="0064192B"/>
    <w:rsid w:val="006419B2"/>
    <w:rsid w:val="00645B4C"/>
    <w:rsid w:val="0064622D"/>
    <w:rsid w:val="00650F31"/>
    <w:rsid w:val="00651DD9"/>
    <w:rsid w:val="0065202A"/>
    <w:rsid w:val="006526D1"/>
    <w:rsid w:val="0065367A"/>
    <w:rsid w:val="006536EB"/>
    <w:rsid w:val="006545D0"/>
    <w:rsid w:val="00654884"/>
    <w:rsid w:val="00654C7F"/>
    <w:rsid w:val="00654D5E"/>
    <w:rsid w:val="0065530E"/>
    <w:rsid w:val="0065637B"/>
    <w:rsid w:val="006568A1"/>
    <w:rsid w:val="00657B15"/>
    <w:rsid w:val="006609B4"/>
    <w:rsid w:val="00660DCD"/>
    <w:rsid w:val="006610EE"/>
    <w:rsid w:val="00662112"/>
    <w:rsid w:val="00662761"/>
    <w:rsid w:val="00662D9B"/>
    <w:rsid w:val="006637A4"/>
    <w:rsid w:val="006649A6"/>
    <w:rsid w:val="00664A9B"/>
    <w:rsid w:val="00665A1B"/>
    <w:rsid w:val="00665BC9"/>
    <w:rsid w:val="00666521"/>
    <w:rsid w:val="00666F88"/>
    <w:rsid w:val="00667D8D"/>
    <w:rsid w:val="00670164"/>
    <w:rsid w:val="00671FE9"/>
    <w:rsid w:val="00676E25"/>
    <w:rsid w:val="0067747C"/>
    <w:rsid w:val="00677E0A"/>
    <w:rsid w:val="006804EC"/>
    <w:rsid w:val="00681938"/>
    <w:rsid w:val="00684AAA"/>
    <w:rsid w:val="00685014"/>
    <w:rsid w:val="00687605"/>
    <w:rsid w:val="006902EE"/>
    <w:rsid w:val="006918AF"/>
    <w:rsid w:val="0069317C"/>
    <w:rsid w:val="00693BD1"/>
    <w:rsid w:val="006943C9"/>
    <w:rsid w:val="006944C0"/>
    <w:rsid w:val="0069610D"/>
    <w:rsid w:val="006967CC"/>
    <w:rsid w:val="00697108"/>
    <w:rsid w:val="006A0356"/>
    <w:rsid w:val="006A0690"/>
    <w:rsid w:val="006A0A36"/>
    <w:rsid w:val="006A0C1C"/>
    <w:rsid w:val="006A1E45"/>
    <w:rsid w:val="006A49E5"/>
    <w:rsid w:val="006A4FE6"/>
    <w:rsid w:val="006A62DB"/>
    <w:rsid w:val="006A64AD"/>
    <w:rsid w:val="006A65E9"/>
    <w:rsid w:val="006A685B"/>
    <w:rsid w:val="006A708E"/>
    <w:rsid w:val="006A7557"/>
    <w:rsid w:val="006B0285"/>
    <w:rsid w:val="006B066D"/>
    <w:rsid w:val="006B0D4F"/>
    <w:rsid w:val="006B1E34"/>
    <w:rsid w:val="006B3ECE"/>
    <w:rsid w:val="006B4075"/>
    <w:rsid w:val="006B4B27"/>
    <w:rsid w:val="006B5B78"/>
    <w:rsid w:val="006B5E72"/>
    <w:rsid w:val="006B6A0E"/>
    <w:rsid w:val="006B75E9"/>
    <w:rsid w:val="006C1258"/>
    <w:rsid w:val="006C1512"/>
    <w:rsid w:val="006C25B4"/>
    <w:rsid w:val="006C3A8A"/>
    <w:rsid w:val="006C3D79"/>
    <w:rsid w:val="006C4BC4"/>
    <w:rsid w:val="006C5494"/>
    <w:rsid w:val="006C7397"/>
    <w:rsid w:val="006C7BD2"/>
    <w:rsid w:val="006D1904"/>
    <w:rsid w:val="006D34F3"/>
    <w:rsid w:val="006D4065"/>
    <w:rsid w:val="006D4D00"/>
    <w:rsid w:val="006D4F57"/>
    <w:rsid w:val="006D55E0"/>
    <w:rsid w:val="006D55F7"/>
    <w:rsid w:val="006D63E5"/>
    <w:rsid w:val="006D6DB9"/>
    <w:rsid w:val="006D7B51"/>
    <w:rsid w:val="006E196D"/>
    <w:rsid w:val="006E2655"/>
    <w:rsid w:val="006E3108"/>
    <w:rsid w:val="006E42E3"/>
    <w:rsid w:val="006E44F7"/>
    <w:rsid w:val="006E65DF"/>
    <w:rsid w:val="006E78D5"/>
    <w:rsid w:val="006E7BFC"/>
    <w:rsid w:val="006E7EB6"/>
    <w:rsid w:val="006E7EDB"/>
    <w:rsid w:val="006F128D"/>
    <w:rsid w:val="006F1735"/>
    <w:rsid w:val="006F3DA0"/>
    <w:rsid w:val="006F40BC"/>
    <w:rsid w:val="006F5068"/>
    <w:rsid w:val="006F792F"/>
    <w:rsid w:val="007007A9"/>
    <w:rsid w:val="00701297"/>
    <w:rsid w:val="007029EB"/>
    <w:rsid w:val="00703186"/>
    <w:rsid w:val="00703B16"/>
    <w:rsid w:val="00705D64"/>
    <w:rsid w:val="0070699E"/>
    <w:rsid w:val="00706AB6"/>
    <w:rsid w:val="007110B0"/>
    <w:rsid w:val="00711BD6"/>
    <w:rsid w:val="007125A9"/>
    <w:rsid w:val="00712E77"/>
    <w:rsid w:val="00713185"/>
    <w:rsid w:val="00714294"/>
    <w:rsid w:val="00714C15"/>
    <w:rsid w:val="00716638"/>
    <w:rsid w:val="00716CEC"/>
    <w:rsid w:val="007176FD"/>
    <w:rsid w:val="0071770A"/>
    <w:rsid w:val="00717E84"/>
    <w:rsid w:val="007205E9"/>
    <w:rsid w:val="00721E71"/>
    <w:rsid w:val="00722061"/>
    <w:rsid w:val="00727AE4"/>
    <w:rsid w:val="00732E2E"/>
    <w:rsid w:val="00734CB7"/>
    <w:rsid w:val="00734E18"/>
    <w:rsid w:val="00735881"/>
    <w:rsid w:val="007363E8"/>
    <w:rsid w:val="00736536"/>
    <w:rsid w:val="007375CF"/>
    <w:rsid w:val="007377AE"/>
    <w:rsid w:val="00737AEF"/>
    <w:rsid w:val="00737DEA"/>
    <w:rsid w:val="00740072"/>
    <w:rsid w:val="007405E6"/>
    <w:rsid w:val="00740638"/>
    <w:rsid w:val="00740DEB"/>
    <w:rsid w:val="007422E8"/>
    <w:rsid w:val="0074252A"/>
    <w:rsid w:val="00742828"/>
    <w:rsid w:val="00742BD8"/>
    <w:rsid w:val="0074592D"/>
    <w:rsid w:val="007459B1"/>
    <w:rsid w:val="00746832"/>
    <w:rsid w:val="00746B92"/>
    <w:rsid w:val="00747A9F"/>
    <w:rsid w:val="00750ED1"/>
    <w:rsid w:val="007512D9"/>
    <w:rsid w:val="00751E31"/>
    <w:rsid w:val="00752D20"/>
    <w:rsid w:val="00753BDF"/>
    <w:rsid w:val="00754178"/>
    <w:rsid w:val="00754714"/>
    <w:rsid w:val="00754CAD"/>
    <w:rsid w:val="00755DA3"/>
    <w:rsid w:val="00757543"/>
    <w:rsid w:val="0076312D"/>
    <w:rsid w:val="00763F9D"/>
    <w:rsid w:val="00765AFD"/>
    <w:rsid w:val="0076642E"/>
    <w:rsid w:val="00772986"/>
    <w:rsid w:val="00773329"/>
    <w:rsid w:val="00775B36"/>
    <w:rsid w:val="00776AC4"/>
    <w:rsid w:val="0078033D"/>
    <w:rsid w:val="007805F5"/>
    <w:rsid w:val="00780927"/>
    <w:rsid w:val="00783FE4"/>
    <w:rsid w:val="007841C5"/>
    <w:rsid w:val="00786594"/>
    <w:rsid w:val="0078696B"/>
    <w:rsid w:val="00786A41"/>
    <w:rsid w:val="00787B3A"/>
    <w:rsid w:val="00787C03"/>
    <w:rsid w:val="00787D9A"/>
    <w:rsid w:val="00791A9C"/>
    <w:rsid w:val="00793CD9"/>
    <w:rsid w:val="00795113"/>
    <w:rsid w:val="00795CBA"/>
    <w:rsid w:val="00795F44"/>
    <w:rsid w:val="0079693D"/>
    <w:rsid w:val="00796D6C"/>
    <w:rsid w:val="00796F07"/>
    <w:rsid w:val="0079730E"/>
    <w:rsid w:val="007974BD"/>
    <w:rsid w:val="00797721"/>
    <w:rsid w:val="00797DF3"/>
    <w:rsid w:val="007A31F1"/>
    <w:rsid w:val="007A3986"/>
    <w:rsid w:val="007A4CB6"/>
    <w:rsid w:val="007A4F2D"/>
    <w:rsid w:val="007A50C5"/>
    <w:rsid w:val="007A5D71"/>
    <w:rsid w:val="007A6B05"/>
    <w:rsid w:val="007A7CFB"/>
    <w:rsid w:val="007B19FF"/>
    <w:rsid w:val="007B1F65"/>
    <w:rsid w:val="007B2274"/>
    <w:rsid w:val="007B3417"/>
    <w:rsid w:val="007B3A1A"/>
    <w:rsid w:val="007B437F"/>
    <w:rsid w:val="007B6865"/>
    <w:rsid w:val="007B686D"/>
    <w:rsid w:val="007B7599"/>
    <w:rsid w:val="007B7B5E"/>
    <w:rsid w:val="007C0245"/>
    <w:rsid w:val="007C0306"/>
    <w:rsid w:val="007C04A6"/>
    <w:rsid w:val="007C0B09"/>
    <w:rsid w:val="007C1116"/>
    <w:rsid w:val="007C118C"/>
    <w:rsid w:val="007C4D54"/>
    <w:rsid w:val="007C56AE"/>
    <w:rsid w:val="007C665B"/>
    <w:rsid w:val="007C6835"/>
    <w:rsid w:val="007C7903"/>
    <w:rsid w:val="007C7BCA"/>
    <w:rsid w:val="007C7E01"/>
    <w:rsid w:val="007D0484"/>
    <w:rsid w:val="007D0BBF"/>
    <w:rsid w:val="007D261E"/>
    <w:rsid w:val="007D27EA"/>
    <w:rsid w:val="007D296A"/>
    <w:rsid w:val="007D598A"/>
    <w:rsid w:val="007D6141"/>
    <w:rsid w:val="007D62D6"/>
    <w:rsid w:val="007D671B"/>
    <w:rsid w:val="007D711A"/>
    <w:rsid w:val="007D71DF"/>
    <w:rsid w:val="007E0926"/>
    <w:rsid w:val="007E0CE2"/>
    <w:rsid w:val="007E0FF4"/>
    <w:rsid w:val="007E17C2"/>
    <w:rsid w:val="007E20EB"/>
    <w:rsid w:val="007E2D68"/>
    <w:rsid w:val="007E4293"/>
    <w:rsid w:val="007E4F75"/>
    <w:rsid w:val="007E5AA2"/>
    <w:rsid w:val="007E65D2"/>
    <w:rsid w:val="007E7D63"/>
    <w:rsid w:val="007E7F46"/>
    <w:rsid w:val="007F1169"/>
    <w:rsid w:val="007F2FBD"/>
    <w:rsid w:val="007F3D78"/>
    <w:rsid w:val="007F3F38"/>
    <w:rsid w:val="007F59D4"/>
    <w:rsid w:val="007F6326"/>
    <w:rsid w:val="007F691F"/>
    <w:rsid w:val="007F7F18"/>
    <w:rsid w:val="007F7FC9"/>
    <w:rsid w:val="00800D7C"/>
    <w:rsid w:val="008010C8"/>
    <w:rsid w:val="008014A1"/>
    <w:rsid w:val="0080224A"/>
    <w:rsid w:val="008027F4"/>
    <w:rsid w:val="00802B91"/>
    <w:rsid w:val="008032DD"/>
    <w:rsid w:val="00803BCC"/>
    <w:rsid w:val="00803F32"/>
    <w:rsid w:val="008050AB"/>
    <w:rsid w:val="008053FF"/>
    <w:rsid w:val="00805A83"/>
    <w:rsid w:val="008063A7"/>
    <w:rsid w:val="00806CA2"/>
    <w:rsid w:val="00807FDD"/>
    <w:rsid w:val="0081070F"/>
    <w:rsid w:val="008111B4"/>
    <w:rsid w:val="008112EB"/>
    <w:rsid w:val="00813A04"/>
    <w:rsid w:val="008144E9"/>
    <w:rsid w:val="008145FC"/>
    <w:rsid w:val="008147D9"/>
    <w:rsid w:val="008147F7"/>
    <w:rsid w:val="00814A38"/>
    <w:rsid w:val="00815A8E"/>
    <w:rsid w:val="008161A6"/>
    <w:rsid w:val="0081669B"/>
    <w:rsid w:val="0081778B"/>
    <w:rsid w:val="0082097A"/>
    <w:rsid w:val="00820D36"/>
    <w:rsid w:val="0082169F"/>
    <w:rsid w:val="00821F62"/>
    <w:rsid w:val="00822207"/>
    <w:rsid w:val="0082376B"/>
    <w:rsid w:val="00826807"/>
    <w:rsid w:val="0082705F"/>
    <w:rsid w:val="00831548"/>
    <w:rsid w:val="00831617"/>
    <w:rsid w:val="008321AF"/>
    <w:rsid w:val="00832748"/>
    <w:rsid w:val="00832D06"/>
    <w:rsid w:val="00833716"/>
    <w:rsid w:val="00833B91"/>
    <w:rsid w:val="0083454D"/>
    <w:rsid w:val="00834841"/>
    <w:rsid w:val="00840634"/>
    <w:rsid w:val="0084079B"/>
    <w:rsid w:val="008408C9"/>
    <w:rsid w:val="00843249"/>
    <w:rsid w:val="008438CF"/>
    <w:rsid w:val="00843C5F"/>
    <w:rsid w:val="00843D05"/>
    <w:rsid w:val="0084470D"/>
    <w:rsid w:val="008466F0"/>
    <w:rsid w:val="00846D80"/>
    <w:rsid w:val="00853A5B"/>
    <w:rsid w:val="00853DFE"/>
    <w:rsid w:val="00854C5E"/>
    <w:rsid w:val="00854D40"/>
    <w:rsid w:val="00855568"/>
    <w:rsid w:val="008555E5"/>
    <w:rsid w:val="00855B8A"/>
    <w:rsid w:val="00855D52"/>
    <w:rsid w:val="00857AB0"/>
    <w:rsid w:val="00863DF7"/>
    <w:rsid w:val="008640AA"/>
    <w:rsid w:val="00864767"/>
    <w:rsid w:val="008678BF"/>
    <w:rsid w:val="00870DAA"/>
    <w:rsid w:val="00871BB9"/>
    <w:rsid w:val="00871F84"/>
    <w:rsid w:val="008725FA"/>
    <w:rsid w:val="00872A7B"/>
    <w:rsid w:val="00872BCD"/>
    <w:rsid w:val="00873449"/>
    <w:rsid w:val="00874191"/>
    <w:rsid w:val="0087644E"/>
    <w:rsid w:val="008765D3"/>
    <w:rsid w:val="00877491"/>
    <w:rsid w:val="00877A26"/>
    <w:rsid w:val="00877A39"/>
    <w:rsid w:val="00880BE0"/>
    <w:rsid w:val="008814C9"/>
    <w:rsid w:val="00881ABF"/>
    <w:rsid w:val="00884A7A"/>
    <w:rsid w:val="00884E44"/>
    <w:rsid w:val="00885565"/>
    <w:rsid w:val="008858EA"/>
    <w:rsid w:val="0088595A"/>
    <w:rsid w:val="00885DEA"/>
    <w:rsid w:val="00886EC0"/>
    <w:rsid w:val="00887210"/>
    <w:rsid w:val="00887251"/>
    <w:rsid w:val="0089015A"/>
    <w:rsid w:val="008906E2"/>
    <w:rsid w:val="00890EEB"/>
    <w:rsid w:val="0089128F"/>
    <w:rsid w:val="00893A0A"/>
    <w:rsid w:val="00896F2B"/>
    <w:rsid w:val="008A01EB"/>
    <w:rsid w:val="008A0FBB"/>
    <w:rsid w:val="008A209A"/>
    <w:rsid w:val="008A3556"/>
    <w:rsid w:val="008A3E6A"/>
    <w:rsid w:val="008A4DFF"/>
    <w:rsid w:val="008A70C3"/>
    <w:rsid w:val="008B1592"/>
    <w:rsid w:val="008B577E"/>
    <w:rsid w:val="008B6B5C"/>
    <w:rsid w:val="008B78A8"/>
    <w:rsid w:val="008C06FB"/>
    <w:rsid w:val="008C0AD4"/>
    <w:rsid w:val="008C0B63"/>
    <w:rsid w:val="008C13C9"/>
    <w:rsid w:val="008C1A9D"/>
    <w:rsid w:val="008C2DE9"/>
    <w:rsid w:val="008C3AF5"/>
    <w:rsid w:val="008C3BF4"/>
    <w:rsid w:val="008C4D29"/>
    <w:rsid w:val="008C52B4"/>
    <w:rsid w:val="008D0740"/>
    <w:rsid w:val="008D320A"/>
    <w:rsid w:val="008D3DA6"/>
    <w:rsid w:val="008D6ED3"/>
    <w:rsid w:val="008D7533"/>
    <w:rsid w:val="008D76D7"/>
    <w:rsid w:val="008D77CA"/>
    <w:rsid w:val="008E07B3"/>
    <w:rsid w:val="008E0D08"/>
    <w:rsid w:val="008E0D18"/>
    <w:rsid w:val="008E1005"/>
    <w:rsid w:val="008E2A1C"/>
    <w:rsid w:val="008E2A6D"/>
    <w:rsid w:val="008E3066"/>
    <w:rsid w:val="008E3857"/>
    <w:rsid w:val="008E38E1"/>
    <w:rsid w:val="008E4C4E"/>
    <w:rsid w:val="008E5816"/>
    <w:rsid w:val="008E6081"/>
    <w:rsid w:val="008F01A3"/>
    <w:rsid w:val="008F3E66"/>
    <w:rsid w:val="008F40AF"/>
    <w:rsid w:val="008F6A66"/>
    <w:rsid w:val="009008A3"/>
    <w:rsid w:val="00900EF3"/>
    <w:rsid w:val="009018EC"/>
    <w:rsid w:val="00902EB9"/>
    <w:rsid w:val="009030DA"/>
    <w:rsid w:val="009034E4"/>
    <w:rsid w:val="00903571"/>
    <w:rsid w:val="00903A30"/>
    <w:rsid w:val="00903AA7"/>
    <w:rsid w:val="00903C21"/>
    <w:rsid w:val="00904F0A"/>
    <w:rsid w:val="009052B4"/>
    <w:rsid w:val="00905507"/>
    <w:rsid w:val="00905BC8"/>
    <w:rsid w:val="0090667C"/>
    <w:rsid w:val="00907651"/>
    <w:rsid w:val="00912E3D"/>
    <w:rsid w:val="00913525"/>
    <w:rsid w:val="00914533"/>
    <w:rsid w:val="00914C1B"/>
    <w:rsid w:val="00914E9F"/>
    <w:rsid w:val="009150EE"/>
    <w:rsid w:val="009165D6"/>
    <w:rsid w:val="00916F10"/>
    <w:rsid w:val="0091784F"/>
    <w:rsid w:val="009202FC"/>
    <w:rsid w:val="0092115E"/>
    <w:rsid w:val="009216BD"/>
    <w:rsid w:val="009223F9"/>
    <w:rsid w:val="00923956"/>
    <w:rsid w:val="00923C7E"/>
    <w:rsid w:val="00924CC1"/>
    <w:rsid w:val="00924F82"/>
    <w:rsid w:val="009265AC"/>
    <w:rsid w:val="009276A7"/>
    <w:rsid w:val="00927DB3"/>
    <w:rsid w:val="009303EA"/>
    <w:rsid w:val="00930575"/>
    <w:rsid w:val="0093106E"/>
    <w:rsid w:val="009312AD"/>
    <w:rsid w:val="009313E9"/>
    <w:rsid w:val="009323D5"/>
    <w:rsid w:val="00933C24"/>
    <w:rsid w:val="0093604A"/>
    <w:rsid w:val="00940BE5"/>
    <w:rsid w:val="00941CDB"/>
    <w:rsid w:val="00941F11"/>
    <w:rsid w:val="00942EC8"/>
    <w:rsid w:val="00943603"/>
    <w:rsid w:val="009448B8"/>
    <w:rsid w:val="0094553E"/>
    <w:rsid w:val="009460C7"/>
    <w:rsid w:val="009467F5"/>
    <w:rsid w:val="00946CF7"/>
    <w:rsid w:val="00947376"/>
    <w:rsid w:val="00956353"/>
    <w:rsid w:val="009565DF"/>
    <w:rsid w:val="00956DD8"/>
    <w:rsid w:val="009606E7"/>
    <w:rsid w:val="0096071C"/>
    <w:rsid w:val="009608A0"/>
    <w:rsid w:val="00961735"/>
    <w:rsid w:val="009634C5"/>
    <w:rsid w:val="009673AA"/>
    <w:rsid w:val="009719F7"/>
    <w:rsid w:val="009737C3"/>
    <w:rsid w:val="00973AC6"/>
    <w:rsid w:val="009748AF"/>
    <w:rsid w:val="00974B8C"/>
    <w:rsid w:val="00974BF3"/>
    <w:rsid w:val="00977AA0"/>
    <w:rsid w:val="00981B5E"/>
    <w:rsid w:val="00981EA9"/>
    <w:rsid w:val="009830F5"/>
    <w:rsid w:val="00983259"/>
    <w:rsid w:val="00984345"/>
    <w:rsid w:val="00984475"/>
    <w:rsid w:val="00984E87"/>
    <w:rsid w:val="00985A3D"/>
    <w:rsid w:val="00987641"/>
    <w:rsid w:val="00987E9D"/>
    <w:rsid w:val="00990337"/>
    <w:rsid w:val="009912DE"/>
    <w:rsid w:val="009927C5"/>
    <w:rsid w:val="00992D9D"/>
    <w:rsid w:val="00993FF6"/>
    <w:rsid w:val="009948B4"/>
    <w:rsid w:val="00994CD7"/>
    <w:rsid w:val="00994DFD"/>
    <w:rsid w:val="0099697E"/>
    <w:rsid w:val="00997129"/>
    <w:rsid w:val="009972C6"/>
    <w:rsid w:val="009A089A"/>
    <w:rsid w:val="009A17B6"/>
    <w:rsid w:val="009A1E71"/>
    <w:rsid w:val="009A1F82"/>
    <w:rsid w:val="009A256D"/>
    <w:rsid w:val="009A28F3"/>
    <w:rsid w:val="009A3145"/>
    <w:rsid w:val="009A5C28"/>
    <w:rsid w:val="009A5EC3"/>
    <w:rsid w:val="009A5EF6"/>
    <w:rsid w:val="009A7ECF"/>
    <w:rsid w:val="009B0DA3"/>
    <w:rsid w:val="009B0E65"/>
    <w:rsid w:val="009B148C"/>
    <w:rsid w:val="009B1673"/>
    <w:rsid w:val="009B4111"/>
    <w:rsid w:val="009B4CDD"/>
    <w:rsid w:val="009B4F7F"/>
    <w:rsid w:val="009B6734"/>
    <w:rsid w:val="009B727A"/>
    <w:rsid w:val="009C222D"/>
    <w:rsid w:val="009C2485"/>
    <w:rsid w:val="009C2E75"/>
    <w:rsid w:val="009C2FF9"/>
    <w:rsid w:val="009C3200"/>
    <w:rsid w:val="009C398A"/>
    <w:rsid w:val="009C4E85"/>
    <w:rsid w:val="009C68FF"/>
    <w:rsid w:val="009D0E7D"/>
    <w:rsid w:val="009D1F01"/>
    <w:rsid w:val="009D20BC"/>
    <w:rsid w:val="009D2AB4"/>
    <w:rsid w:val="009D34B0"/>
    <w:rsid w:val="009D3811"/>
    <w:rsid w:val="009D4563"/>
    <w:rsid w:val="009D45DC"/>
    <w:rsid w:val="009D4FA5"/>
    <w:rsid w:val="009D6803"/>
    <w:rsid w:val="009D7733"/>
    <w:rsid w:val="009E04DD"/>
    <w:rsid w:val="009E4808"/>
    <w:rsid w:val="009E5043"/>
    <w:rsid w:val="009E5C9B"/>
    <w:rsid w:val="009F081A"/>
    <w:rsid w:val="009F0C2A"/>
    <w:rsid w:val="009F2C72"/>
    <w:rsid w:val="009F45E6"/>
    <w:rsid w:val="009F6EF2"/>
    <w:rsid w:val="009F7ED8"/>
    <w:rsid w:val="00A01930"/>
    <w:rsid w:val="00A02C61"/>
    <w:rsid w:val="00A02CA8"/>
    <w:rsid w:val="00A04633"/>
    <w:rsid w:val="00A04CB2"/>
    <w:rsid w:val="00A057ED"/>
    <w:rsid w:val="00A05CD3"/>
    <w:rsid w:val="00A06358"/>
    <w:rsid w:val="00A10433"/>
    <w:rsid w:val="00A106A4"/>
    <w:rsid w:val="00A10B10"/>
    <w:rsid w:val="00A10D5E"/>
    <w:rsid w:val="00A10F8F"/>
    <w:rsid w:val="00A11C1E"/>
    <w:rsid w:val="00A13FCB"/>
    <w:rsid w:val="00A14DFF"/>
    <w:rsid w:val="00A1518C"/>
    <w:rsid w:val="00A1552F"/>
    <w:rsid w:val="00A15E0A"/>
    <w:rsid w:val="00A1666D"/>
    <w:rsid w:val="00A208D9"/>
    <w:rsid w:val="00A215EE"/>
    <w:rsid w:val="00A23FB5"/>
    <w:rsid w:val="00A242C2"/>
    <w:rsid w:val="00A25E36"/>
    <w:rsid w:val="00A2719C"/>
    <w:rsid w:val="00A309AE"/>
    <w:rsid w:val="00A3189C"/>
    <w:rsid w:val="00A31E5B"/>
    <w:rsid w:val="00A33729"/>
    <w:rsid w:val="00A3398E"/>
    <w:rsid w:val="00A33A89"/>
    <w:rsid w:val="00A34211"/>
    <w:rsid w:val="00A35076"/>
    <w:rsid w:val="00A358A3"/>
    <w:rsid w:val="00A36462"/>
    <w:rsid w:val="00A365BD"/>
    <w:rsid w:val="00A369F0"/>
    <w:rsid w:val="00A370F9"/>
    <w:rsid w:val="00A37FC4"/>
    <w:rsid w:val="00A43F5A"/>
    <w:rsid w:val="00A458DD"/>
    <w:rsid w:val="00A46BCD"/>
    <w:rsid w:val="00A47297"/>
    <w:rsid w:val="00A5011D"/>
    <w:rsid w:val="00A50F5D"/>
    <w:rsid w:val="00A516DC"/>
    <w:rsid w:val="00A51D3B"/>
    <w:rsid w:val="00A51FEF"/>
    <w:rsid w:val="00A52DBC"/>
    <w:rsid w:val="00A53429"/>
    <w:rsid w:val="00A53518"/>
    <w:rsid w:val="00A53952"/>
    <w:rsid w:val="00A5429C"/>
    <w:rsid w:val="00A54314"/>
    <w:rsid w:val="00A55343"/>
    <w:rsid w:val="00A5644D"/>
    <w:rsid w:val="00A56CD6"/>
    <w:rsid w:val="00A56CFA"/>
    <w:rsid w:val="00A5776B"/>
    <w:rsid w:val="00A57AD3"/>
    <w:rsid w:val="00A60985"/>
    <w:rsid w:val="00A60E59"/>
    <w:rsid w:val="00A61482"/>
    <w:rsid w:val="00A63E8B"/>
    <w:rsid w:val="00A65D47"/>
    <w:rsid w:val="00A65D78"/>
    <w:rsid w:val="00A66471"/>
    <w:rsid w:val="00A66873"/>
    <w:rsid w:val="00A67704"/>
    <w:rsid w:val="00A70642"/>
    <w:rsid w:val="00A71F80"/>
    <w:rsid w:val="00A722F2"/>
    <w:rsid w:val="00A73D65"/>
    <w:rsid w:val="00A75770"/>
    <w:rsid w:val="00A7762E"/>
    <w:rsid w:val="00A778F8"/>
    <w:rsid w:val="00A805CB"/>
    <w:rsid w:val="00A80EB0"/>
    <w:rsid w:val="00A81544"/>
    <w:rsid w:val="00A83D44"/>
    <w:rsid w:val="00A83F86"/>
    <w:rsid w:val="00A84475"/>
    <w:rsid w:val="00A8690C"/>
    <w:rsid w:val="00A8730A"/>
    <w:rsid w:val="00A875BD"/>
    <w:rsid w:val="00A875D4"/>
    <w:rsid w:val="00A87B4B"/>
    <w:rsid w:val="00A902CD"/>
    <w:rsid w:val="00A90EDA"/>
    <w:rsid w:val="00A9138F"/>
    <w:rsid w:val="00A92112"/>
    <w:rsid w:val="00A925C7"/>
    <w:rsid w:val="00A95B41"/>
    <w:rsid w:val="00A95C45"/>
    <w:rsid w:val="00A964CA"/>
    <w:rsid w:val="00A97A5C"/>
    <w:rsid w:val="00AA0889"/>
    <w:rsid w:val="00AA097C"/>
    <w:rsid w:val="00AA1269"/>
    <w:rsid w:val="00AA1EE0"/>
    <w:rsid w:val="00AA2C7B"/>
    <w:rsid w:val="00AA448C"/>
    <w:rsid w:val="00AA56D5"/>
    <w:rsid w:val="00AB0FE2"/>
    <w:rsid w:val="00AB3EC0"/>
    <w:rsid w:val="00AB47B4"/>
    <w:rsid w:val="00AB74C7"/>
    <w:rsid w:val="00AC04A7"/>
    <w:rsid w:val="00AC2763"/>
    <w:rsid w:val="00AC2901"/>
    <w:rsid w:val="00AC2A9B"/>
    <w:rsid w:val="00AC2B9B"/>
    <w:rsid w:val="00AC33E4"/>
    <w:rsid w:val="00AC4F3F"/>
    <w:rsid w:val="00AC5F75"/>
    <w:rsid w:val="00AD00D1"/>
    <w:rsid w:val="00AD2026"/>
    <w:rsid w:val="00AD254A"/>
    <w:rsid w:val="00AD3BE8"/>
    <w:rsid w:val="00AD41F0"/>
    <w:rsid w:val="00AD61B8"/>
    <w:rsid w:val="00AD68CA"/>
    <w:rsid w:val="00AD7A91"/>
    <w:rsid w:val="00AE1160"/>
    <w:rsid w:val="00AE255E"/>
    <w:rsid w:val="00AE4102"/>
    <w:rsid w:val="00AE4D78"/>
    <w:rsid w:val="00AE607B"/>
    <w:rsid w:val="00AE71FC"/>
    <w:rsid w:val="00AE7A77"/>
    <w:rsid w:val="00AF0BF5"/>
    <w:rsid w:val="00AF357E"/>
    <w:rsid w:val="00AF4CB4"/>
    <w:rsid w:val="00AF505B"/>
    <w:rsid w:val="00AF7374"/>
    <w:rsid w:val="00AF7A66"/>
    <w:rsid w:val="00B005CE"/>
    <w:rsid w:val="00B007AA"/>
    <w:rsid w:val="00B01150"/>
    <w:rsid w:val="00B0197C"/>
    <w:rsid w:val="00B02D53"/>
    <w:rsid w:val="00B05BEC"/>
    <w:rsid w:val="00B05ED3"/>
    <w:rsid w:val="00B10E5F"/>
    <w:rsid w:val="00B11416"/>
    <w:rsid w:val="00B1145E"/>
    <w:rsid w:val="00B11B91"/>
    <w:rsid w:val="00B12807"/>
    <w:rsid w:val="00B1301A"/>
    <w:rsid w:val="00B13191"/>
    <w:rsid w:val="00B13791"/>
    <w:rsid w:val="00B150A0"/>
    <w:rsid w:val="00B16ACA"/>
    <w:rsid w:val="00B179B1"/>
    <w:rsid w:val="00B20DA9"/>
    <w:rsid w:val="00B225BF"/>
    <w:rsid w:val="00B22C4C"/>
    <w:rsid w:val="00B237AD"/>
    <w:rsid w:val="00B23997"/>
    <w:rsid w:val="00B25EA2"/>
    <w:rsid w:val="00B261DE"/>
    <w:rsid w:val="00B26468"/>
    <w:rsid w:val="00B2704B"/>
    <w:rsid w:val="00B2747F"/>
    <w:rsid w:val="00B27762"/>
    <w:rsid w:val="00B303D9"/>
    <w:rsid w:val="00B31A35"/>
    <w:rsid w:val="00B31DEF"/>
    <w:rsid w:val="00B320FE"/>
    <w:rsid w:val="00B326E1"/>
    <w:rsid w:val="00B3392E"/>
    <w:rsid w:val="00B35042"/>
    <w:rsid w:val="00B35548"/>
    <w:rsid w:val="00B3657B"/>
    <w:rsid w:val="00B41C11"/>
    <w:rsid w:val="00B43F53"/>
    <w:rsid w:val="00B44ACD"/>
    <w:rsid w:val="00B45D80"/>
    <w:rsid w:val="00B45DA2"/>
    <w:rsid w:val="00B4722C"/>
    <w:rsid w:val="00B50BEF"/>
    <w:rsid w:val="00B50C47"/>
    <w:rsid w:val="00B52984"/>
    <w:rsid w:val="00B53177"/>
    <w:rsid w:val="00B53862"/>
    <w:rsid w:val="00B54035"/>
    <w:rsid w:val="00B54A23"/>
    <w:rsid w:val="00B54E9D"/>
    <w:rsid w:val="00B56139"/>
    <w:rsid w:val="00B56C78"/>
    <w:rsid w:val="00B57329"/>
    <w:rsid w:val="00B57B64"/>
    <w:rsid w:val="00B57FDC"/>
    <w:rsid w:val="00B60C4B"/>
    <w:rsid w:val="00B616A1"/>
    <w:rsid w:val="00B61BEB"/>
    <w:rsid w:val="00B62385"/>
    <w:rsid w:val="00B629DA"/>
    <w:rsid w:val="00B62DA2"/>
    <w:rsid w:val="00B63195"/>
    <w:rsid w:val="00B63DB9"/>
    <w:rsid w:val="00B63DE8"/>
    <w:rsid w:val="00B63F32"/>
    <w:rsid w:val="00B642C9"/>
    <w:rsid w:val="00B6632D"/>
    <w:rsid w:val="00B66EC5"/>
    <w:rsid w:val="00B706FF"/>
    <w:rsid w:val="00B71322"/>
    <w:rsid w:val="00B731F8"/>
    <w:rsid w:val="00B746BB"/>
    <w:rsid w:val="00B7487C"/>
    <w:rsid w:val="00B74A36"/>
    <w:rsid w:val="00B8001D"/>
    <w:rsid w:val="00B80748"/>
    <w:rsid w:val="00B80A79"/>
    <w:rsid w:val="00B80DB2"/>
    <w:rsid w:val="00B80E99"/>
    <w:rsid w:val="00B82F6C"/>
    <w:rsid w:val="00B83317"/>
    <w:rsid w:val="00B837CE"/>
    <w:rsid w:val="00B845C4"/>
    <w:rsid w:val="00B84B53"/>
    <w:rsid w:val="00B866F0"/>
    <w:rsid w:val="00B86A96"/>
    <w:rsid w:val="00B87121"/>
    <w:rsid w:val="00B9079A"/>
    <w:rsid w:val="00B90D6E"/>
    <w:rsid w:val="00B921B7"/>
    <w:rsid w:val="00B93771"/>
    <w:rsid w:val="00B93F2A"/>
    <w:rsid w:val="00B94269"/>
    <w:rsid w:val="00B955E8"/>
    <w:rsid w:val="00B957F8"/>
    <w:rsid w:val="00B97522"/>
    <w:rsid w:val="00B97F96"/>
    <w:rsid w:val="00BA0DDB"/>
    <w:rsid w:val="00BA1827"/>
    <w:rsid w:val="00BA186D"/>
    <w:rsid w:val="00BA2127"/>
    <w:rsid w:val="00BA566B"/>
    <w:rsid w:val="00BA5A89"/>
    <w:rsid w:val="00BA5DFE"/>
    <w:rsid w:val="00BA60BE"/>
    <w:rsid w:val="00BA6228"/>
    <w:rsid w:val="00BA68FF"/>
    <w:rsid w:val="00BA6A6E"/>
    <w:rsid w:val="00BA7DA4"/>
    <w:rsid w:val="00BB0E89"/>
    <w:rsid w:val="00BB0FD0"/>
    <w:rsid w:val="00BB1854"/>
    <w:rsid w:val="00BB2D25"/>
    <w:rsid w:val="00BB2D3D"/>
    <w:rsid w:val="00BB2D51"/>
    <w:rsid w:val="00BB53CB"/>
    <w:rsid w:val="00BB68F8"/>
    <w:rsid w:val="00BB6FFE"/>
    <w:rsid w:val="00BC14E3"/>
    <w:rsid w:val="00BC434C"/>
    <w:rsid w:val="00BC743C"/>
    <w:rsid w:val="00BD09EB"/>
    <w:rsid w:val="00BD0B08"/>
    <w:rsid w:val="00BD169A"/>
    <w:rsid w:val="00BD3E54"/>
    <w:rsid w:val="00BD4049"/>
    <w:rsid w:val="00BD693E"/>
    <w:rsid w:val="00BD7210"/>
    <w:rsid w:val="00BE1C78"/>
    <w:rsid w:val="00BE1E97"/>
    <w:rsid w:val="00BE26A9"/>
    <w:rsid w:val="00BE2794"/>
    <w:rsid w:val="00BE2B87"/>
    <w:rsid w:val="00BE45C1"/>
    <w:rsid w:val="00BE548E"/>
    <w:rsid w:val="00BE5FA9"/>
    <w:rsid w:val="00BE6237"/>
    <w:rsid w:val="00BE78F6"/>
    <w:rsid w:val="00BE7C05"/>
    <w:rsid w:val="00BF153F"/>
    <w:rsid w:val="00BF1A2C"/>
    <w:rsid w:val="00BF2974"/>
    <w:rsid w:val="00BF3B44"/>
    <w:rsid w:val="00BF41F0"/>
    <w:rsid w:val="00BF43EC"/>
    <w:rsid w:val="00BF4457"/>
    <w:rsid w:val="00BF476C"/>
    <w:rsid w:val="00BF542C"/>
    <w:rsid w:val="00BF5F0D"/>
    <w:rsid w:val="00BF7286"/>
    <w:rsid w:val="00BF7A2D"/>
    <w:rsid w:val="00BF7F2E"/>
    <w:rsid w:val="00C000FB"/>
    <w:rsid w:val="00C00E46"/>
    <w:rsid w:val="00C00E9F"/>
    <w:rsid w:val="00C01D45"/>
    <w:rsid w:val="00C03B93"/>
    <w:rsid w:val="00C04E1E"/>
    <w:rsid w:val="00C06B33"/>
    <w:rsid w:val="00C119D6"/>
    <w:rsid w:val="00C11BE0"/>
    <w:rsid w:val="00C12767"/>
    <w:rsid w:val="00C12B03"/>
    <w:rsid w:val="00C140B2"/>
    <w:rsid w:val="00C14466"/>
    <w:rsid w:val="00C20C5B"/>
    <w:rsid w:val="00C21151"/>
    <w:rsid w:val="00C212EB"/>
    <w:rsid w:val="00C215AC"/>
    <w:rsid w:val="00C21CC1"/>
    <w:rsid w:val="00C228DE"/>
    <w:rsid w:val="00C230C7"/>
    <w:rsid w:val="00C2379E"/>
    <w:rsid w:val="00C23B9D"/>
    <w:rsid w:val="00C2435D"/>
    <w:rsid w:val="00C24560"/>
    <w:rsid w:val="00C252F1"/>
    <w:rsid w:val="00C25956"/>
    <w:rsid w:val="00C26427"/>
    <w:rsid w:val="00C27ACE"/>
    <w:rsid w:val="00C27B36"/>
    <w:rsid w:val="00C30AF5"/>
    <w:rsid w:val="00C30C84"/>
    <w:rsid w:val="00C32655"/>
    <w:rsid w:val="00C32ED0"/>
    <w:rsid w:val="00C34B14"/>
    <w:rsid w:val="00C42DF1"/>
    <w:rsid w:val="00C4421B"/>
    <w:rsid w:val="00C44D38"/>
    <w:rsid w:val="00C4663A"/>
    <w:rsid w:val="00C506B2"/>
    <w:rsid w:val="00C51B44"/>
    <w:rsid w:val="00C51F34"/>
    <w:rsid w:val="00C53901"/>
    <w:rsid w:val="00C546B6"/>
    <w:rsid w:val="00C55D90"/>
    <w:rsid w:val="00C56099"/>
    <w:rsid w:val="00C579DB"/>
    <w:rsid w:val="00C60F1F"/>
    <w:rsid w:val="00C60FF4"/>
    <w:rsid w:val="00C6127D"/>
    <w:rsid w:val="00C61518"/>
    <w:rsid w:val="00C63BD0"/>
    <w:rsid w:val="00C67B43"/>
    <w:rsid w:val="00C704C8"/>
    <w:rsid w:val="00C72EE4"/>
    <w:rsid w:val="00C74C8E"/>
    <w:rsid w:val="00C764C7"/>
    <w:rsid w:val="00C76673"/>
    <w:rsid w:val="00C7679A"/>
    <w:rsid w:val="00C77BAB"/>
    <w:rsid w:val="00C77F84"/>
    <w:rsid w:val="00C815D2"/>
    <w:rsid w:val="00C83D66"/>
    <w:rsid w:val="00C84472"/>
    <w:rsid w:val="00C84A3C"/>
    <w:rsid w:val="00C8647D"/>
    <w:rsid w:val="00C86FFC"/>
    <w:rsid w:val="00C905BD"/>
    <w:rsid w:val="00C90DA8"/>
    <w:rsid w:val="00C914E0"/>
    <w:rsid w:val="00C92A2C"/>
    <w:rsid w:val="00C92C5C"/>
    <w:rsid w:val="00C93368"/>
    <w:rsid w:val="00C93443"/>
    <w:rsid w:val="00C941E0"/>
    <w:rsid w:val="00C9459C"/>
    <w:rsid w:val="00C94C0D"/>
    <w:rsid w:val="00C94FA6"/>
    <w:rsid w:val="00C95146"/>
    <w:rsid w:val="00C9582A"/>
    <w:rsid w:val="00CA372A"/>
    <w:rsid w:val="00CA4409"/>
    <w:rsid w:val="00CA565C"/>
    <w:rsid w:val="00CA5754"/>
    <w:rsid w:val="00CA5E53"/>
    <w:rsid w:val="00CA6813"/>
    <w:rsid w:val="00CA75AE"/>
    <w:rsid w:val="00CA7C0A"/>
    <w:rsid w:val="00CB137F"/>
    <w:rsid w:val="00CB167A"/>
    <w:rsid w:val="00CB1F43"/>
    <w:rsid w:val="00CB34BD"/>
    <w:rsid w:val="00CB3691"/>
    <w:rsid w:val="00CB37E7"/>
    <w:rsid w:val="00CB43BE"/>
    <w:rsid w:val="00CB4935"/>
    <w:rsid w:val="00CB50F3"/>
    <w:rsid w:val="00CB5CD3"/>
    <w:rsid w:val="00CB6A8F"/>
    <w:rsid w:val="00CB7F1E"/>
    <w:rsid w:val="00CC0E26"/>
    <w:rsid w:val="00CC3306"/>
    <w:rsid w:val="00CC41EC"/>
    <w:rsid w:val="00CC47A3"/>
    <w:rsid w:val="00CC4960"/>
    <w:rsid w:val="00CC50A6"/>
    <w:rsid w:val="00CC5E57"/>
    <w:rsid w:val="00CC743E"/>
    <w:rsid w:val="00CC78E3"/>
    <w:rsid w:val="00CC7FAB"/>
    <w:rsid w:val="00CD1A83"/>
    <w:rsid w:val="00CD2D50"/>
    <w:rsid w:val="00CD3024"/>
    <w:rsid w:val="00CD3308"/>
    <w:rsid w:val="00CD3366"/>
    <w:rsid w:val="00CD4564"/>
    <w:rsid w:val="00CD4B2A"/>
    <w:rsid w:val="00CD5844"/>
    <w:rsid w:val="00CD7DE0"/>
    <w:rsid w:val="00CE05F4"/>
    <w:rsid w:val="00CE2636"/>
    <w:rsid w:val="00CE3FA3"/>
    <w:rsid w:val="00CE44DE"/>
    <w:rsid w:val="00CE4B01"/>
    <w:rsid w:val="00CE515C"/>
    <w:rsid w:val="00CE58FE"/>
    <w:rsid w:val="00CE6330"/>
    <w:rsid w:val="00CE72FB"/>
    <w:rsid w:val="00CE7601"/>
    <w:rsid w:val="00CE7F00"/>
    <w:rsid w:val="00CF0642"/>
    <w:rsid w:val="00CF25DA"/>
    <w:rsid w:val="00CF3DB0"/>
    <w:rsid w:val="00CF3DD6"/>
    <w:rsid w:val="00CF3DEF"/>
    <w:rsid w:val="00CF4084"/>
    <w:rsid w:val="00CF4925"/>
    <w:rsid w:val="00CF6E48"/>
    <w:rsid w:val="00CF6F65"/>
    <w:rsid w:val="00CF6FEE"/>
    <w:rsid w:val="00CF7F00"/>
    <w:rsid w:val="00D0069B"/>
    <w:rsid w:val="00D013DF"/>
    <w:rsid w:val="00D01CEF"/>
    <w:rsid w:val="00D02928"/>
    <w:rsid w:val="00D02C37"/>
    <w:rsid w:val="00D035F4"/>
    <w:rsid w:val="00D041D4"/>
    <w:rsid w:val="00D0464B"/>
    <w:rsid w:val="00D05C07"/>
    <w:rsid w:val="00D1213E"/>
    <w:rsid w:val="00D134B5"/>
    <w:rsid w:val="00D1363C"/>
    <w:rsid w:val="00D139A4"/>
    <w:rsid w:val="00D13BE4"/>
    <w:rsid w:val="00D2072E"/>
    <w:rsid w:val="00D2233A"/>
    <w:rsid w:val="00D22BBA"/>
    <w:rsid w:val="00D22F70"/>
    <w:rsid w:val="00D23D4B"/>
    <w:rsid w:val="00D242A6"/>
    <w:rsid w:val="00D242D4"/>
    <w:rsid w:val="00D247DC"/>
    <w:rsid w:val="00D2585C"/>
    <w:rsid w:val="00D25D5F"/>
    <w:rsid w:val="00D27E20"/>
    <w:rsid w:val="00D31D4B"/>
    <w:rsid w:val="00D32E8B"/>
    <w:rsid w:val="00D33EF8"/>
    <w:rsid w:val="00D3495B"/>
    <w:rsid w:val="00D355EE"/>
    <w:rsid w:val="00D35EB4"/>
    <w:rsid w:val="00D35FE5"/>
    <w:rsid w:val="00D36D3F"/>
    <w:rsid w:val="00D41562"/>
    <w:rsid w:val="00D417CB"/>
    <w:rsid w:val="00D422E8"/>
    <w:rsid w:val="00D43D3E"/>
    <w:rsid w:val="00D43D80"/>
    <w:rsid w:val="00D448E1"/>
    <w:rsid w:val="00D505B9"/>
    <w:rsid w:val="00D507B1"/>
    <w:rsid w:val="00D50C65"/>
    <w:rsid w:val="00D50F8C"/>
    <w:rsid w:val="00D51467"/>
    <w:rsid w:val="00D5164D"/>
    <w:rsid w:val="00D51CD9"/>
    <w:rsid w:val="00D5292A"/>
    <w:rsid w:val="00D52D2F"/>
    <w:rsid w:val="00D52D98"/>
    <w:rsid w:val="00D53117"/>
    <w:rsid w:val="00D54038"/>
    <w:rsid w:val="00D558D2"/>
    <w:rsid w:val="00D56261"/>
    <w:rsid w:val="00D57983"/>
    <w:rsid w:val="00D60E82"/>
    <w:rsid w:val="00D61993"/>
    <w:rsid w:val="00D61A45"/>
    <w:rsid w:val="00D61EB7"/>
    <w:rsid w:val="00D62A99"/>
    <w:rsid w:val="00D64EB1"/>
    <w:rsid w:val="00D65DF3"/>
    <w:rsid w:val="00D70A58"/>
    <w:rsid w:val="00D71BB1"/>
    <w:rsid w:val="00D721D6"/>
    <w:rsid w:val="00D748C2"/>
    <w:rsid w:val="00D757E5"/>
    <w:rsid w:val="00D76DA2"/>
    <w:rsid w:val="00D77AF8"/>
    <w:rsid w:val="00D80C00"/>
    <w:rsid w:val="00D8134D"/>
    <w:rsid w:val="00D82124"/>
    <w:rsid w:val="00D82E9C"/>
    <w:rsid w:val="00D85A3F"/>
    <w:rsid w:val="00D8733A"/>
    <w:rsid w:val="00D87D84"/>
    <w:rsid w:val="00D91B33"/>
    <w:rsid w:val="00D93856"/>
    <w:rsid w:val="00D958EF"/>
    <w:rsid w:val="00D95B37"/>
    <w:rsid w:val="00D9667A"/>
    <w:rsid w:val="00D96BF7"/>
    <w:rsid w:val="00DA00FD"/>
    <w:rsid w:val="00DA0909"/>
    <w:rsid w:val="00DA0CCD"/>
    <w:rsid w:val="00DA117F"/>
    <w:rsid w:val="00DA1E00"/>
    <w:rsid w:val="00DA247B"/>
    <w:rsid w:val="00DA2CD5"/>
    <w:rsid w:val="00DA352F"/>
    <w:rsid w:val="00DA3D8A"/>
    <w:rsid w:val="00DA75E9"/>
    <w:rsid w:val="00DB1C03"/>
    <w:rsid w:val="00DB1F30"/>
    <w:rsid w:val="00DB234B"/>
    <w:rsid w:val="00DB2B62"/>
    <w:rsid w:val="00DB2BF3"/>
    <w:rsid w:val="00DB3637"/>
    <w:rsid w:val="00DB39FA"/>
    <w:rsid w:val="00DB3F8B"/>
    <w:rsid w:val="00DB4186"/>
    <w:rsid w:val="00DB42FF"/>
    <w:rsid w:val="00DB43B7"/>
    <w:rsid w:val="00DB4607"/>
    <w:rsid w:val="00DB4745"/>
    <w:rsid w:val="00DB49CD"/>
    <w:rsid w:val="00DB5D9E"/>
    <w:rsid w:val="00DB6191"/>
    <w:rsid w:val="00DB6525"/>
    <w:rsid w:val="00DB6657"/>
    <w:rsid w:val="00DC2D3A"/>
    <w:rsid w:val="00DC2FB0"/>
    <w:rsid w:val="00DC339E"/>
    <w:rsid w:val="00DC4637"/>
    <w:rsid w:val="00DC4E08"/>
    <w:rsid w:val="00DC4F4D"/>
    <w:rsid w:val="00DD0E09"/>
    <w:rsid w:val="00DD2DA2"/>
    <w:rsid w:val="00DD47D1"/>
    <w:rsid w:val="00DD4B29"/>
    <w:rsid w:val="00DD56BE"/>
    <w:rsid w:val="00DD5C1B"/>
    <w:rsid w:val="00DD5F30"/>
    <w:rsid w:val="00DD658C"/>
    <w:rsid w:val="00DD74BA"/>
    <w:rsid w:val="00DD77FE"/>
    <w:rsid w:val="00DE08D7"/>
    <w:rsid w:val="00DE19FB"/>
    <w:rsid w:val="00DE3036"/>
    <w:rsid w:val="00DE31EE"/>
    <w:rsid w:val="00DE36ED"/>
    <w:rsid w:val="00DE5329"/>
    <w:rsid w:val="00DE5FB9"/>
    <w:rsid w:val="00DE6F6E"/>
    <w:rsid w:val="00DF1257"/>
    <w:rsid w:val="00DF14FB"/>
    <w:rsid w:val="00DF26EC"/>
    <w:rsid w:val="00DF31BA"/>
    <w:rsid w:val="00DF39DC"/>
    <w:rsid w:val="00DF47E9"/>
    <w:rsid w:val="00DF4902"/>
    <w:rsid w:val="00DF59BA"/>
    <w:rsid w:val="00DF70BC"/>
    <w:rsid w:val="00E0082E"/>
    <w:rsid w:val="00E02108"/>
    <w:rsid w:val="00E03936"/>
    <w:rsid w:val="00E04808"/>
    <w:rsid w:val="00E051F6"/>
    <w:rsid w:val="00E057FC"/>
    <w:rsid w:val="00E06082"/>
    <w:rsid w:val="00E07117"/>
    <w:rsid w:val="00E07320"/>
    <w:rsid w:val="00E1032C"/>
    <w:rsid w:val="00E103BC"/>
    <w:rsid w:val="00E112F5"/>
    <w:rsid w:val="00E11F9B"/>
    <w:rsid w:val="00E1279D"/>
    <w:rsid w:val="00E138C3"/>
    <w:rsid w:val="00E13B18"/>
    <w:rsid w:val="00E171BC"/>
    <w:rsid w:val="00E203A9"/>
    <w:rsid w:val="00E2231B"/>
    <w:rsid w:val="00E227DE"/>
    <w:rsid w:val="00E2333E"/>
    <w:rsid w:val="00E25338"/>
    <w:rsid w:val="00E25776"/>
    <w:rsid w:val="00E25860"/>
    <w:rsid w:val="00E308E7"/>
    <w:rsid w:val="00E31B24"/>
    <w:rsid w:val="00E32743"/>
    <w:rsid w:val="00E331A6"/>
    <w:rsid w:val="00E34717"/>
    <w:rsid w:val="00E35209"/>
    <w:rsid w:val="00E35E00"/>
    <w:rsid w:val="00E36831"/>
    <w:rsid w:val="00E370AE"/>
    <w:rsid w:val="00E37547"/>
    <w:rsid w:val="00E40A33"/>
    <w:rsid w:val="00E41F22"/>
    <w:rsid w:val="00E427B8"/>
    <w:rsid w:val="00E43EA2"/>
    <w:rsid w:val="00E4550E"/>
    <w:rsid w:val="00E4575A"/>
    <w:rsid w:val="00E46A2E"/>
    <w:rsid w:val="00E47080"/>
    <w:rsid w:val="00E52B8E"/>
    <w:rsid w:val="00E538FB"/>
    <w:rsid w:val="00E54281"/>
    <w:rsid w:val="00E54479"/>
    <w:rsid w:val="00E551E4"/>
    <w:rsid w:val="00E55F08"/>
    <w:rsid w:val="00E57379"/>
    <w:rsid w:val="00E602F7"/>
    <w:rsid w:val="00E60637"/>
    <w:rsid w:val="00E624B5"/>
    <w:rsid w:val="00E63FE0"/>
    <w:rsid w:val="00E6489B"/>
    <w:rsid w:val="00E64937"/>
    <w:rsid w:val="00E66DF2"/>
    <w:rsid w:val="00E67016"/>
    <w:rsid w:val="00E67F55"/>
    <w:rsid w:val="00E7016F"/>
    <w:rsid w:val="00E70497"/>
    <w:rsid w:val="00E73CA9"/>
    <w:rsid w:val="00E74579"/>
    <w:rsid w:val="00E74842"/>
    <w:rsid w:val="00E74BA1"/>
    <w:rsid w:val="00E74C1A"/>
    <w:rsid w:val="00E80BD9"/>
    <w:rsid w:val="00E81D3A"/>
    <w:rsid w:val="00E829C0"/>
    <w:rsid w:val="00E82AC0"/>
    <w:rsid w:val="00E845E9"/>
    <w:rsid w:val="00E8556B"/>
    <w:rsid w:val="00E85B71"/>
    <w:rsid w:val="00E87D3E"/>
    <w:rsid w:val="00E903D7"/>
    <w:rsid w:val="00E909CC"/>
    <w:rsid w:val="00E90BF3"/>
    <w:rsid w:val="00E918F9"/>
    <w:rsid w:val="00E92638"/>
    <w:rsid w:val="00E92EEA"/>
    <w:rsid w:val="00E934D0"/>
    <w:rsid w:val="00E93F98"/>
    <w:rsid w:val="00E943D1"/>
    <w:rsid w:val="00E9477D"/>
    <w:rsid w:val="00E968BE"/>
    <w:rsid w:val="00E971E2"/>
    <w:rsid w:val="00EA0519"/>
    <w:rsid w:val="00EA0F37"/>
    <w:rsid w:val="00EA11EB"/>
    <w:rsid w:val="00EA130D"/>
    <w:rsid w:val="00EA22F4"/>
    <w:rsid w:val="00EA2566"/>
    <w:rsid w:val="00EA2DD3"/>
    <w:rsid w:val="00EA3677"/>
    <w:rsid w:val="00EA3946"/>
    <w:rsid w:val="00EA482B"/>
    <w:rsid w:val="00EA5D32"/>
    <w:rsid w:val="00EA782A"/>
    <w:rsid w:val="00EB0660"/>
    <w:rsid w:val="00EB2DD4"/>
    <w:rsid w:val="00EB3058"/>
    <w:rsid w:val="00EB4F18"/>
    <w:rsid w:val="00EB56BE"/>
    <w:rsid w:val="00EB56F7"/>
    <w:rsid w:val="00EB5CE7"/>
    <w:rsid w:val="00EB5DB7"/>
    <w:rsid w:val="00EC1218"/>
    <w:rsid w:val="00EC1C83"/>
    <w:rsid w:val="00EC334D"/>
    <w:rsid w:val="00EC34D5"/>
    <w:rsid w:val="00EC498F"/>
    <w:rsid w:val="00EC548D"/>
    <w:rsid w:val="00EC584C"/>
    <w:rsid w:val="00EC750E"/>
    <w:rsid w:val="00EC7F72"/>
    <w:rsid w:val="00ED0BF5"/>
    <w:rsid w:val="00ED1646"/>
    <w:rsid w:val="00ED169C"/>
    <w:rsid w:val="00ED1E43"/>
    <w:rsid w:val="00ED34BC"/>
    <w:rsid w:val="00ED4AB3"/>
    <w:rsid w:val="00ED4AE0"/>
    <w:rsid w:val="00ED583B"/>
    <w:rsid w:val="00ED6A4F"/>
    <w:rsid w:val="00ED6F83"/>
    <w:rsid w:val="00ED7252"/>
    <w:rsid w:val="00ED7B39"/>
    <w:rsid w:val="00EE03A7"/>
    <w:rsid w:val="00EE166D"/>
    <w:rsid w:val="00EE1977"/>
    <w:rsid w:val="00EE1A13"/>
    <w:rsid w:val="00EE1CD1"/>
    <w:rsid w:val="00EE3598"/>
    <w:rsid w:val="00EE7561"/>
    <w:rsid w:val="00EE7DDC"/>
    <w:rsid w:val="00EF0386"/>
    <w:rsid w:val="00EF14E8"/>
    <w:rsid w:val="00EF161B"/>
    <w:rsid w:val="00EF1880"/>
    <w:rsid w:val="00EF18F4"/>
    <w:rsid w:val="00EF2464"/>
    <w:rsid w:val="00EF24CC"/>
    <w:rsid w:val="00EF4877"/>
    <w:rsid w:val="00F00AE9"/>
    <w:rsid w:val="00F0174A"/>
    <w:rsid w:val="00F018D9"/>
    <w:rsid w:val="00F0196A"/>
    <w:rsid w:val="00F07048"/>
    <w:rsid w:val="00F0778A"/>
    <w:rsid w:val="00F105E0"/>
    <w:rsid w:val="00F12315"/>
    <w:rsid w:val="00F12E4E"/>
    <w:rsid w:val="00F148B1"/>
    <w:rsid w:val="00F2139A"/>
    <w:rsid w:val="00F23411"/>
    <w:rsid w:val="00F2370B"/>
    <w:rsid w:val="00F2395C"/>
    <w:rsid w:val="00F23A75"/>
    <w:rsid w:val="00F241E8"/>
    <w:rsid w:val="00F258D1"/>
    <w:rsid w:val="00F25964"/>
    <w:rsid w:val="00F279FF"/>
    <w:rsid w:val="00F30D3A"/>
    <w:rsid w:val="00F3110A"/>
    <w:rsid w:val="00F32774"/>
    <w:rsid w:val="00F35604"/>
    <w:rsid w:val="00F35CE5"/>
    <w:rsid w:val="00F376A9"/>
    <w:rsid w:val="00F37A9E"/>
    <w:rsid w:val="00F37BC1"/>
    <w:rsid w:val="00F37D4E"/>
    <w:rsid w:val="00F40AD0"/>
    <w:rsid w:val="00F418F3"/>
    <w:rsid w:val="00F42B41"/>
    <w:rsid w:val="00F46186"/>
    <w:rsid w:val="00F474B7"/>
    <w:rsid w:val="00F47D68"/>
    <w:rsid w:val="00F500F5"/>
    <w:rsid w:val="00F50640"/>
    <w:rsid w:val="00F51425"/>
    <w:rsid w:val="00F52E47"/>
    <w:rsid w:val="00F53DC0"/>
    <w:rsid w:val="00F5457A"/>
    <w:rsid w:val="00F54ABA"/>
    <w:rsid w:val="00F561F7"/>
    <w:rsid w:val="00F56618"/>
    <w:rsid w:val="00F570EB"/>
    <w:rsid w:val="00F5732D"/>
    <w:rsid w:val="00F5783D"/>
    <w:rsid w:val="00F60E5D"/>
    <w:rsid w:val="00F61E4A"/>
    <w:rsid w:val="00F6506C"/>
    <w:rsid w:val="00F654CA"/>
    <w:rsid w:val="00F660AC"/>
    <w:rsid w:val="00F66854"/>
    <w:rsid w:val="00F6688A"/>
    <w:rsid w:val="00F6786E"/>
    <w:rsid w:val="00F71697"/>
    <w:rsid w:val="00F729C7"/>
    <w:rsid w:val="00F72BA9"/>
    <w:rsid w:val="00F7664C"/>
    <w:rsid w:val="00F7676F"/>
    <w:rsid w:val="00F77404"/>
    <w:rsid w:val="00F77B03"/>
    <w:rsid w:val="00F816A2"/>
    <w:rsid w:val="00F816E4"/>
    <w:rsid w:val="00F82496"/>
    <w:rsid w:val="00F83465"/>
    <w:rsid w:val="00F83E4F"/>
    <w:rsid w:val="00F85AAD"/>
    <w:rsid w:val="00F862E6"/>
    <w:rsid w:val="00F877F5"/>
    <w:rsid w:val="00F905A0"/>
    <w:rsid w:val="00F91BE0"/>
    <w:rsid w:val="00F92AB4"/>
    <w:rsid w:val="00F92CE5"/>
    <w:rsid w:val="00F92DF2"/>
    <w:rsid w:val="00F92E5F"/>
    <w:rsid w:val="00F94982"/>
    <w:rsid w:val="00F9575D"/>
    <w:rsid w:val="00F9598D"/>
    <w:rsid w:val="00F95BF6"/>
    <w:rsid w:val="00F95E45"/>
    <w:rsid w:val="00FA08AA"/>
    <w:rsid w:val="00FA0CC1"/>
    <w:rsid w:val="00FA2063"/>
    <w:rsid w:val="00FA288D"/>
    <w:rsid w:val="00FA3F2E"/>
    <w:rsid w:val="00FA4F5F"/>
    <w:rsid w:val="00FA7067"/>
    <w:rsid w:val="00FA7C61"/>
    <w:rsid w:val="00FB16CE"/>
    <w:rsid w:val="00FB192D"/>
    <w:rsid w:val="00FB4148"/>
    <w:rsid w:val="00FB49E4"/>
    <w:rsid w:val="00FB5904"/>
    <w:rsid w:val="00FB6627"/>
    <w:rsid w:val="00FB7923"/>
    <w:rsid w:val="00FC0101"/>
    <w:rsid w:val="00FC0C60"/>
    <w:rsid w:val="00FC1AC4"/>
    <w:rsid w:val="00FC36BE"/>
    <w:rsid w:val="00FC3F59"/>
    <w:rsid w:val="00FC464F"/>
    <w:rsid w:val="00FC4C54"/>
    <w:rsid w:val="00FC5AB0"/>
    <w:rsid w:val="00FD04E5"/>
    <w:rsid w:val="00FD0894"/>
    <w:rsid w:val="00FD1320"/>
    <w:rsid w:val="00FD1C77"/>
    <w:rsid w:val="00FD2860"/>
    <w:rsid w:val="00FD368A"/>
    <w:rsid w:val="00FD386A"/>
    <w:rsid w:val="00FD57C2"/>
    <w:rsid w:val="00FD7387"/>
    <w:rsid w:val="00FD7793"/>
    <w:rsid w:val="00FD7E72"/>
    <w:rsid w:val="00FE0F70"/>
    <w:rsid w:val="00FE1348"/>
    <w:rsid w:val="00FE164E"/>
    <w:rsid w:val="00FE2953"/>
    <w:rsid w:val="00FE2988"/>
    <w:rsid w:val="00FE2B80"/>
    <w:rsid w:val="00FE3000"/>
    <w:rsid w:val="00FE4887"/>
    <w:rsid w:val="00FE4D61"/>
    <w:rsid w:val="00FF10B5"/>
    <w:rsid w:val="00FF121C"/>
    <w:rsid w:val="00FF282F"/>
    <w:rsid w:val="00FF2C40"/>
    <w:rsid w:val="00FF2E44"/>
    <w:rsid w:val="00FF302C"/>
    <w:rsid w:val="00FF44A4"/>
    <w:rsid w:val="00FF602F"/>
    <w:rsid w:val="00FF6677"/>
    <w:rsid w:val="00FF78BD"/>
    <w:rsid w:val="00FF7C7A"/>
  </w:rsids>
  <m:mathPr>
    <m:mathFont m:val="Cambria Math"/>
    <m:brkBin m:val="before"/>
    <m:brkBinSub m:val="--"/>
    <m:smallFrac m:val="off"/>
    <m:dispDef m:val="off"/>
    <m:lMargin m:val="0"/>
    <m:rMargin m:val="0"/>
    <m:defJc m:val="centerGroup"/>
    <m:wrapRight/>
    <m:intLim m:val="subSup"/>
    <m:naryLim m:val="subSup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0" w:defQFormat="0" w:count="267">
    <w:lsdException w:name="Normal" w:semiHidden="0" w:uiPriority="0" w:qFormat="1"/>
    <w:lsdException w:name="heading 1" w:semiHidden="0" w:qFormat="1"/>
    <w:lsdException w:name="heading 2" w:semiHidden="0" w:qFormat="1"/>
    <w:lsdException w:name="heading 3" w:semiHidden="0" w:qFormat="1"/>
    <w:lsdException w:name="heading 4" w:semiHidden="0" w:qFormat="1"/>
    <w:lsdException w:name="heading 5" w:semiHidden="0" w:qFormat="1"/>
    <w:lsdException w:name="heading 6" w:semiHidden="0" w:qFormat="1"/>
    <w:lsdException w:name="heading 7" w:semiHidden="0" w:qFormat="1"/>
    <w:lsdException w:name="heading 8" w:semiHidden="0" w:qFormat="1"/>
    <w:lsdException w:name="heading 9" w:uiPriority="9" w:unhideWhenUsed="1" w:qFormat="1"/>
    <w:lsdException w:name="index 1" w:unhideWhenUsed="1"/>
    <w:lsdException w:name="index 2" w:unhideWhenUsed="1"/>
    <w:lsdException w:name="index 3" w:unhideWhenUsed="1"/>
    <w:lsdException w:name="index 4" w:unhideWhenUsed="1"/>
    <w:lsdException w:name="index 5" w:unhideWhenUsed="1"/>
    <w:lsdException w:name="index 6" w:unhideWhenUsed="1"/>
    <w:lsdException w:name="index 7" w:unhideWhenUsed="1"/>
    <w:lsdException w:name="index 8" w:unhideWhenUsed="1"/>
    <w:lsdException w:name="index 9" w:unhideWhenUsed="1"/>
    <w:lsdException w:name="toc 1" w:uiPriority="39" w:unhideWhenUsed="1"/>
    <w:lsdException w:name="toc 2" w:uiPriority="39" w:unhideWhenUsed="1"/>
    <w:lsdException w:name="toc 3" w:uiPriority="39" w:unhideWhenUsed="1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footnote text" w:unhideWhenUsed="1"/>
    <w:lsdException w:name="index heading" w:unhideWhenUsed="1"/>
    <w:lsdException w:name="caption" w:uiPriority="35" w:unhideWhenUsed="1" w:qFormat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lin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unhideWhenUsed="1"/>
    <w:lsdException w:name="List Number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unhideWhenUsed="1"/>
    <w:lsdException w:name="List Bullet 3" w:unhideWhenUsed="1"/>
    <w:lsdException w:name="List Bullet 4" w:unhideWhenUsed="1"/>
    <w:lsdException w:name="List Bullet 5" w:unhideWhenUsed="1"/>
    <w:lsdException w:name="List Number 2" w:unhideWhenUsed="1"/>
    <w:lsdException w:name="List Number 3" w:unhideWhenUsed="1"/>
    <w:lsdException w:name="List Number 4" w:unhideWhenUsed="1"/>
    <w:lsdException w:name="List Number 5" w:unhideWhenUsed="1"/>
    <w:lsdException w:name="Title" w:semiHidden="0" w:qFormat="1"/>
    <w:lsdException w:name="Closing" w:unhideWhenUsed="1"/>
    <w:lsdException w:name="Signature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qFormat="1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Indent 2" w:unhideWhenUsed="1"/>
    <w:lsdException w:name="Body Text Indent 3" w:unhideWhenUsed="1"/>
    <w:lsdException w:name="Block Text" w:unhideWhenUsed="1"/>
    <w:lsdException w:name="FollowedHyperlink" w:unhideWhenUsed="1"/>
    <w:lsdException w:name="Strong" w:semiHidden="0" w:uiPriority="22" w:qFormat="1"/>
    <w:lsdException w:name="Emphasis" w:semiHidden="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Table Grid" w:semiHidden="0"/>
    <w:lsdException w:name="Table Theme" w:unhideWhenUsed="1"/>
    <w:lsdException w:name="No Spacing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semiHidden="0" w:qFormat="1"/>
    <w:lsdException w:name="Quote" w:semiHidden="0" w:uiPriority="29" w:qFormat="1"/>
    <w:lsdException w:name="Intense Quote" w:semiHidden="0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C92C5C"/>
    <w:rPr>
      <w:sz w:val="24"/>
      <w:szCs w:val="24"/>
      <w:lang w:val="en-NZ" w:eastAsia="en-NZ"/>
    </w:rPr>
  </w:style>
  <w:style w:type="paragraph" w:styleId="Heading1">
    <w:name w:val="heading 1"/>
    <w:basedOn w:val="Normal"/>
    <w:next w:val="Normal"/>
    <w:link w:val="Heading1Char"/>
    <w:uiPriority w:val="99"/>
    <w:qFormat/>
    <w:rsid w:val="00C92C5C"/>
    <w:pPr>
      <w:keepNext/>
      <w:outlineLvl w:val="0"/>
    </w:pPr>
    <w:rPr>
      <w:i/>
      <w:iCs/>
    </w:rPr>
  </w:style>
  <w:style w:type="paragraph" w:styleId="Heading2">
    <w:name w:val="heading 2"/>
    <w:basedOn w:val="Normal"/>
    <w:next w:val="Normal"/>
    <w:link w:val="Heading2Char"/>
    <w:uiPriority w:val="99"/>
    <w:qFormat/>
    <w:rsid w:val="00C92C5C"/>
    <w:pPr>
      <w:keepNext/>
      <w:spacing w:line="480" w:lineRule="auto"/>
      <w:outlineLvl w:val="1"/>
    </w:pPr>
    <w:rPr>
      <w:rFonts w:ascii="Arial" w:hAnsi="Arial" w:cs="Arial"/>
    </w:rPr>
  </w:style>
  <w:style w:type="paragraph" w:styleId="Heading3">
    <w:name w:val="heading 3"/>
    <w:basedOn w:val="Normal"/>
    <w:next w:val="Normal"/>
    <w:link w:val="Heading3Char"/>
    <w:uiPriority w:val="99"/>
    <w:qFormat/>
    <w:rsid w:val="00C92C5C"/>
    <w:pPr>
      <w:keepNext/>
      <w:outlineLvl w:val="2"/>
    </w:pPr>
    <w:rPr>
      <w:b/>
      <w:bCs/>
      <w:sz w:val="16"/>
      <w:szCs w:val="16"/>
      <w:lang w:eastAsia="en-US"/>
    </w:rPr>
  </w:style>
  <w:style w:type="paragraph" w:styleId="Heading4">
    <w:name w:val="heading 4"/>
    <w:basedOn w:val="Normal"/>
    <w:next w:val="Normal"/>
    <w:link w:val="Heading4Char"/>
    <w:uiPriority w:val="99"/>
    <w:qFormat/>
    <w:rsid w:val="00C92C5C"/>
    <w:pPr>
      <w:keepNext/>
      <w:spacing w:before="60" w:after="60"/>
      <w:jc w:val="center"/>
      <w:outlineLvl w:val="3"/>
    </w:pPr>
    <w:rPr>
      <w:b/>
      <w:bCs/>
      <w:color w:val="000000"/>
      <w:sz w:val="16"/>
      <w:szCs w:val="16"/>
      <w:lang w:eastAsia="en-US"/>
    </w:rPr>
  </w:style>
  <w:style w:type="paragraph" w:styleId="Heading5">
    <w:name w:val="heading 5"/>
    <w:basedOn w:val="Normal"/>
    <w:next w:val="Normal"/>
    <w:link w:val="Heading5Char"/>
    <w:uiPriority w:val="99"/>
    <w:qFormat/>
    <w:rsid w:val="00C92C5C"/>
    <w:pPr>
      <w:keepNext/>
      <w:outlineLvl w:val="4"/>
    </w:pPr>
    <w:rPr>
      <w:b/>
      <w:bCs/>
    </w:rPr>
  </w:style>
  <w:style w:type="paragraph" w:styleId="Heading6">
    <w:name w:val="heading 6"/>
    <w:basedOn w:val="Normal"/>
    <w:next w:val="Normal"/>
    <w:link w:val="Heading6Char"/>
    <w:uiPriority w:val="99"/>
    <w:qFormat/>
    <w:rsid w:val="00C92C5C"/>
    <w:pPr>
      <w:keepNext/>
      <w:outlineLvl w:val="5"/>
    </w:pPr>
    <w:rPr>
      <w:color w:val="000000"/>
      <w:sz w:val="96"/>
      <w:szCs w:val="96"/>
      <w:effect w:val="shimmer"/>
    </w:rPr>
  </w:style>
  <w:style w:type="paragraph" w:styleId="Heading7">
    <w:name w:val="heading 7"/>
    <w:basedOn w:val="Normal"/>
    <w:next w:val="Normal"/>
    <w:link w:val="Heading7Char"/>
    <w:uiPriority w:val="99"/>
    <w:qFormat/>
    <w:rsid w:val="00C92C5C"/>
    <w:pPr>
      <w:keepNext/>
      <w:outlineLvl w:val="6"/>
    </w:pPr>
    <w:rPr>
      <w:b/>
      <w:color w:val="000000"/>
      <w:sz w:val="16"/>
      <w:lang w:eastAsia="en-US"/>
    </w:rPr>
  </w:style>
  <w:style w:type="paragraph" w:styleId="Heading8">
    <w:name w:val="heading 8"/>
    <w:basedOn w:val="Normal"/>
    <w:next w:val="Normal"/>
    <w:link w:val="Heading8Char"/>
    <w:uiPriority w:val="99"/>
    <w:qFormat/>
    <w:rsid w:val="00C92C5C"/>
    <w:pPr>
      <w:keepNext/>
      <w:spacing w:line="480" w:lineRule="auto"/>
      <w:jc w:val="both"/>
      <w:outlineLvl w:val="7"/>
    </w:pPr>
    <w:rPr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877A26"/>
    <w:rPr>
      <w:rFonts w:ascii="Cambria" w:hAnsi="Cambria" w:cs="Times New Roman"/>
      <w:b/>
      <w:bCs/>
      <w:kern w:val="32"/>
      <w:sz w:val="32"/>
      <w:lang w:val="en-NZ" w:eastAsia="en-NZ"/>
    </w:rPr>
  </w:style>
  <w:style w:type="character" w:customStyle="1" w:styleId="Heading2Char">
    <w:name w:val="Heading 2 Char"/>
    <w:basedOn w:val="DefaultParagraphFont"/>
    <w:link w:val="Heading2"/>
    <w:uiPriority w:val="99"/>
    <w:semiHidden/>
    <w:rsid w:val="00877A26"/>
    <w:rPr>
      <w:rFonts w:ascii="Cambria" w:hAnsi="Cambria" w:cs="Times New Roman"/>
      <w:b/>
      <w:bCs/>
      <w:i/>
      <w:iCs/>
      <w:sz w:val="28"/>
      <w:lang w:val="en-NZ" w:eastAsia="en-NZ"/>
    </w:rPr>
  </w:style>
  <w:style w:type="character" w:customStyle="1" w:styleId="Heading3Char">
    <w:name w:val="Heading 3 Char"/>
    <w:basedOn w:val="DefaultParagraphFont"/>
    <w:link w:val="Heading3"/>
    <w:uiPriority w:val="99"/>
    <w:semiHidden/>
    <w:rsid w:val="00877A26"/>
    <w:rPr>
      <w:rFonts w:ascii="Cambria" w:hAnsi="Cambria" w:cs="Times New Roman"/>
      <w:b/>
      <w:bCs/>
      <w:sz w:val="26"/>
      <w:lang w:val="en-NZ" w:eastAsia="en-NZ"/>
    </w:rPr>
  </w:style>
  <w:style w:type="character" w:customStyle="1" w:styleId="Heading4Char">
    <w:name w:val="Heading 4 Char"/>
    <w:basedOn w:val="DefaultParagraphFont"/>
    <w:link w:val="Heading4"/>
    <w:uiPriority w:val="99"/>
    <w:semiHidden/>
    <w:rsid w:val="00877A26"/>
    <w:rPr>
      <w:rFonts w:ascii="Calibri" w:hAnsi="Calibri" w:cs="Times New Roman"/>
      <w:b/>
      <w:bCs/>
      <w:sz w:val="28"/>
      <w:lang w:val="en-NZ" w:eastAsia="en-NZ"/>
    </w:rPr>
  </w:style>
  <w:style w:type="character" w:customStyle="1" w:styleId="Heading5Char">
    <w:name w:val="Heading 5 Char"/>
    <w:basedOn w:val="DefaultParagraphFont"/>
    <w:link w:val="Heading5"/>
    <w:uiPriority w:val="99"/>
    <w:semiHidden/>
    <w:rsid w:val="00877A26"/>
    <w:rPr>
      <w:rFonts w:ascii="Calibri" w:hAnsi="Calibri" w:cs="Times New Roman"/>
      <w:b/>
      <w:bCs/>
      <w:i/>
      <w:iCs/>
      <w:sz w:val="26"/>
      <w:lang w:val="en-NZ" w:eastAsia="en-NZ"/>
    </w:rPr>
  </w:style>
  <w:style w:type="character" w:customStyle="1" w:styleId="Heading6Char">
    <w:name w:val="Heading 6 Char"/>
    <w:basedOn w:val="DefaultParagraphFont"/>
    <w:link w:val="Heading6"/>
    <w:uiPriority w:val="99"/>
    <w:semiHidden/>
    <w:rsid w:val="00877A26"/>
    <w:rPr>
      <w:rFonts w:ascii="Calibri" w:hAnsi="Calibri" w:cs="Times New Roman"/>
      <w:b/>
      <w:bCs/>
      <w:lang w:val="en-NZ" w:eastAsia="en-NZ"/>
    </w:rPr>
  </w:style>
  <w:style w:type="character" w:customStyle="1" w:styleId="Heading7Char">
    <w:name w:val="Heading 7 Char"/>
    <w:basedOn w:val="DefaultParagraphFont"/>
    <w:link w:val="Heading7"/>
    <w:uiPriority w:val="99"/>
    <w:semiHidden/>
    <w:rsid w:val="00877A26"/>
    <w:rPr>
      <w:rFonts w:ascii="Calibri" w:hAnsi="Calibri" w:cs="Times New Roman"/>
      <w:sz w:val="24"/>
      <w:lang w:val="en-NZ" w:eastAsia="en-NZ"/>
    </w:rPr>
  </w:style>
  <w:style w:type="character" w:customStyle="1" w:styleId="Heading8Char">
    <w:name w:val="Heading 8 Char"/>
    <w:basedOn w:val="DefaultParagraphFont"/>
    <w:link w:val="Heading8"/>
    <w:uiPriority w:val="99"/>
    <w:semiHidden/>
    <w:rsid w:val="00877A26"/>
    <w:rPr>
      <w:rFonts w:ascii="Calibri" w:hAnsi="Calibri" w:cs="Times New Roman"/>
      <w:i/>
      <w:iCs/>
      <w:sz w:val="24"/>
      <w:lang w:val="en-NZ" w:eastAsia="en-NZ"/>
    </w:rPr>
  </w:style>
  <w:style w:type="paragraph" w:styleId="BodyText2">
    <w:name w:val="Body Text 2"/>
    <w:basedOn w:val="Normal"/>
    <w:link w:val="BodyText2Char"/>
    <w:uiPriority w:val="99"/>
    <w:rsid w:val="00C92C5C"/>
    <w:pPr>
      <w:spacing w:line="480" w:lineRule="auto"/>
      <w:jc w:val="center"/>
    </w:pPr>
    <w:rPr>
      <w:sz w:val="32"/>
      <w:szCs w:val="32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877A26"/>
    <w:rPr>
      <w:rFonts w:cs="Times New Roman"/>
      <w:sz w:val="24"/>
      <w:lang w:val="en-NZ" w:eastAsia="en-NZ"/>
    </w:rPr>
  </w:style>
  <w:style w:type="paragraph" w:styleId="BodyText">
    <w:name w:val="Body Text"/>
    <w:basedOn w:val="Normal"/>
    <w:link w:val="BodyTextChar"/>
    <w:uiPriority w:val="99"/>
    <w:rsid w:val="00C92C5C"/>
    <w:pPr>
      <w:spacing w:line="480" w:lineRule="auto"/>
      <w:jc w:val="both"/>
    </w:pPr>
  </w:style>
  <w:style w:type="character" w:customStyle="1" w:styleId="BodyTextChar">
    <w:name w:val="Body Text Char"/>
    <w:basedOn w:val="DefaultParagraphFont"/>
    <w:link w:val="BodyText"/>
    <w:uiPriority w:val="99"/>
    <w:rsid w:val="00884E44"/>
    <w:rPr>
      <w:rFonts w:cs="Times New Roman"/>
      <w:sz w:val="24"/>
      <w:lang w:val="en-NZ" w:eastAsia="en-NZ"/>
    </w:rPr>
  </w:style>
  <w:style w:type="character" w:styleId="CommentReference">
    <w:name w:val="annotation reference"/>
    <w:basedOn w:val="DefaultParagraphFont"/>
    <w:uiPriority w:val="99"/>
    <w:semiHidden/>
    <w:rsid w:val="00C92C5C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semiHidden/>
    <w:rsid w:val="00C92C5C"/>
    <w:rPr>
      <w:rFonts w:ascii="Arial" w:hAnsi="Arial" w:cs="Arial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77A26"/>
    <w:rPr>
      <w:rFonts w:cs="Times New Roman"/>
      <w:sz w:val="20"/>
      <w:lang w:val="en-NZ" w:eastAsia="en-NZ"/>
    </w:rPr>
  </w:style>
  <w:style w:type="paragraph" w:styleId="BodyText3">
    <w:name w:val="Body Text 3"/>
    <w:basedOn w:val="Normal"/>
    <w:link w:val="BodyText3Char"/>
    <w:uiPriority w:val="99"/>
    <w:rsid w:val="00C92C5C"/>
    <w:pPr>
      <w:jc w:val="both"/>
    </w:pPr>
    <w:rPr>
      <w:sz w:val="20"/>
      <w:szCs w:val="20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877A26"/>
    <w:rPr>
      <w:rFonts w:cs="Times New Roman"/>
      <w:sz w:val="16"/>
      <w:lang w:val="en-NZ" w:eastAsia="en-NZ"/>
    </w:rPr>
  </w:style>
  <w:style w:type="character" w:styleId="Hyperlink">
    <w:name w:val="Hyperlink"/>
    <w:basedOn w:val="DefaultParagraphFont"/>
    <w:uiPriority w:val="99"/>
    <w:rsid w:val="00C92C5C"/>
    <w:rPr>
      <w:rFonts w:cs="Times New Roman"/>
      <w:color w:val="0000FF"/>
      <w:u w:val="single"/>
    </w:rPr>
  </w:style>
  <w:style w:type="paragraph" w:styleId="Footer">
    <w:name w:val="footer"/>
    <w:basedOn w:val="Normal"/>
    <w:link w:val="FooterChar"/>
    <w:uiPriority w:val="99"/>
    <w:semiHidden/>
    <w:rsid w:val="00C92C5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168E4"/>
    <w:rPr>
      <w:rFonts w:cs="Times New Roman"/>
      <w:sz w:val="24"/>
      <w:lang w:val="en-NZ" w:eastAsia="en-NZ"/>
    </w:rPr>
  </w:style>
  <w:style w:type="character" w:styleId="PageNumber">
    <w:name w:val="page number"/>
    <w:basedOn w:val="DefaultParagraphFont"/>
    <w:uiPriority w:val="99"/>
    <w:rsid w:val="00C92C5C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C92C5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7A26"/>
    <w:rPr>
      <w:rFonts w:cs="Times New Roman"/>
      <w:sz w:val="2"/>
      <w:lang w:val="en-NZ" w:eastAsia="en-NZ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C92C5C"/>
    <w:rPr>
      <w:rFonts w:ascii="Times New Roman" w:hAnsi="Times New Roman" w:cs="Times New Roman"/>
      <w:b/>
      <w:bCs/>
      <w:sz w:val="20"/>
      <w:szCs w:val="20"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77A26"/>
    <w:rPr>
      <w:b/>
      <w:bCs/>
    </w:rPr>
  </w:style>
  <w:style w:type="paragraph" w:customStyle="1" w:styleId="Tablecaption">
    <w:name w:val="Table caption"/>
    <w:basedOn w:val="BodyText"/>
    <w:uiPriority w:val="99"/>
    <w:rsid w:val="00C92C5C"/>
    <w:pPr>
      <w:spacing w:before="240" w:after="60" w:line="240" w:lineRule="auto"/>
    </w:pPr>
    <w:rPr>
      <w:sz w:val="20"/>
    </w:rPr>
  </w:style>
  <w:style w:type="paragraph" w:customStyle="1" w:styleId="Tableheadertext">
    <w:name w:val="Table header text"/>
    <w:basedOn w:val="BodyText"/>
    <w:next w:val="Tabletext"/>
    <w:uiPriority w:val="99"/>
    <w:rsid w:val="00C92C5C"/>
    <w:pPr>
      <w:keepNext/>
      <w:spacing w:before="120" w:after="120" w:line="240" w:lineRule="auto"/>
      <w:jc w:val="center"/>
    </w:pPr>
    <w:rPr>
      <w:b/>
      <w:sz w:val="20"/>
    </w:rPr>
  </w:style>
  <w:style w:type="paragraph" w:customStyle="1" w:styleId="Tabletext">
    <w:name w:val="Table text"/>
    <w:basedOn w:val="Tableheadertext"/>
    <w:uiPriority w:val="99"/>
    <w:rsid w:val="00C92C5C"/>
    <w:rPr>
      <w:b w:val="0"/>
    </w:rPr>
  </w:style>
  <w:style w:type="paragraph" w:styleId="Title">
    <w:name w:val="Title"/>
    <w:basedOn w:val="Normal"/>
    <w:link w:val="TitleChar"/>
    <w:uiPriority w:val="99"/>
    <w:qFormat/>
    <w:rsid w:val="00C92C5C"/>
    <w:pPr>
      <w:spacing w:before="240" w:after="60"/>
      <w:jc w:val="center"/>
      <w:outlineLvl w:val="0"/>
    </w:pPr>
    <w:rPr>
      <w:rFonts w:ascii="Arial" w:hAnsi="Arial"/>
      <w:b/>
      <w:kern w:val="28"/>
      <w:sz w:val="32"/>
    </w:rPr>
  </w:style>
  <w:style w:type="character" w:customStyle="1" w:styleId="TitleChar">
    <w:name w:val="Title Char"/>
    <w:basedOn w:val="DefaultParagraphFont"/>
    <w:link w:val="Title"/>
    <w:uiPriority w:val="99"/>
    <w:rsid w:val="00877A26"/>
    <w:rPr>
      <w:rFonts w:ascii="Cambria" w:hAnsi="Cambria" w:cs="Times New Roman"/>
      <w:b/>
      <w:bCs/>
      <w:kern w:val="28"/>
      <w:sz w:val="32"/>
      <w:lang w:val="en-NZ" w:eastAsia="en-NZ"/>
    </w:rPr>
  </w:style>
  <w:style w:type="paragraph" w:styleId="Subtitle">
    <w:name w:val="Subtitle"/>
    <w:basedOn w:val="Normal"/>
    <w:link w:val="SubtitleChar"/>
    <w:uiPriority w:val="99"/>
    <w:qFormat/>
    <w:rsid w:val="00C92C5C"/>
    <w:pPr>
      <w:spacing w:after="60"/>
      <w:jc w:val="center"/>
      <w:outlineLvl w:val="1"/>
    </w:pPr>
    <w:rPr>
      <w:rFonts w:ascii="Arial" w:hAnsi="Arial"/>
    </w:rPr>
  </w:style>
  <w:style w:type="character" w:customStyle="1" w:styleId="SubtitleChar">
    <w:name w:val="Subtitle Char"/>
    <w:basedOn w:val="DefaultParagraphFont"/>
    <w:link w:val="Subtitle"/>
    <w:uiPriority w:val="99"/>
    <w:rsid w:val="00877A26"/>
    <w:rPr>
      <w:rFonts w:ascii="Cambria" w:hAnsi="Cambria" w:cs="Times New Roman"/>
      <w:sz w:val="24"/>
      <w:lang w:val="en-NZ" w:eastAsia="en-NZ"/>
    </w:rPr>
  </w:style>
  <w:style w:type="table" w:styleId="TableGrid">
    <w:name w:val="Table Grid"/>
    <w:basedOn w:val="TableNormal"/>
    <w:uiPriority w:val="99"/>
    <w:rsid w:val="00BA5DF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uiPriority w:val="99"/>
    <w:rsid w:val="00E7016F"/>
    <w:pPr>
      <w:autoSpaceDE w:val="0"/>
      <w:autoSpaceDN w:val="0"/>
      <w:adjustRightInd w:val="0"/>
    </w:pPr>
    <w:rPr>
      <w:color w:val="000000"/>
      <w:sz w:val="24"/>
      <w:szCs w:val="24"/>
      <w:lang w:val="en-AU" w:eastAsia="en-AU"/>
    </w:rPr>
  </w:style>
  <w:style w:type="paragraph" w:styleId="Header">
    <w:name w:val="header"/>
    <w:basedOn w:val="Normal"/>
    <w:link w:val="HeaderChar"/>
    <w:uiPriority w:val="99"/>
    <w:rsid w:val="00484F33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77A26"/>
    <w:rPr>
      <w:rFonts w:cs="Times New Roman"/>
      <w:sz w:val="24"/>
      <w:lang w:val="en-NZ" w:eastAsia="en-NZ"/>
    </w:rPr>
  </w:style>
  <w:style w:type="paragraph" w:customStyle="1" w:styleId="NormalWeb5">
    <w:name w:val="Normal (Web)5"/>
    <w:basedOn w:val="Normal"/>
    <w:uiPriority w:val="99"/>
    <w:rsid w:val="00AF4CB4"/>
    <w:pPr>
      <w:spacing w:after="240" w:line="270" w:lineRule="atLeast"/>
    </w:pPr>
    <w:rPr>
      <w:rFonts w:ascii="Verdana" w:hAnsi="Verdana"/>
      <w:sz w:val="18"/>
      <w:szCs w:val="18"/>
      <w:lang w:val="en-AU" w:eastAsia="en-AU"/>
    </w:rPr>
  </w:style>
  <w:style w:type="paragraph" w:styleId="NormalWeb">
    <w:name w:val="Normal (Web)"/>
    <w:basedOn w:val="Normal"/>
    <w:uiPriority w:val="99"/>
    <w:rsid w:val="00E93F98"/>
    <w:pPr>
      <w:spacing w:before="100" w:beforeAutospacing="1" w:after="100" w:afterAutospacing="1"/>
    </w:pPr>
    <w:rPr>
      <w:lang w:val="en-AU" w:eastAsia="en-AU"/>
    </w:rPr>
  </w:style>
  <w:style w:type="paragraph" w:styleId="HTMLPreformatted">
    <w:name w:val="HTML Preformatted"/>
    <w:basedOn w:val="Normal"/>
    <w:link w:val="HTMLPreformattedChar"/>
    <w:uiPriority w:val="99"/>
    <w:rsid w:val="00A37FC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val="en-AU" w:eastAsia="en-A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37FC4"/>
    <w:rPr>
      <w:rFonts w:ascii="Courier New" w:hAnsi="Courier New" w:cs="Courier New"/>
    </w:rPr>
  </w:style>
  <w:style w:type="paragraph" w:customStyle="1" w:styleId="Manuscript">
    <w:name w:val="Manuscript"/>
    <w:uiPriority w:val="99"/>
    <w:rsid w:val="00981EA9"/>
    <w:pPr>
      <w:spacing w:line="480" w:lineRule="auto"/>
    </w:pPr>
    <w:rPr>
      <w:color w:val="000000"/>
      <w:sz w:val="24"/>
      <w:szCs w:val="22"/>
      <w:lang w:val="en-AU"/>
    </w:rPr>
  </w:style>
  <w:style w:type="paragraph" w:styleId="ListParagraph">
    <w:name w:val="List Paragraph"/>
    <w:basedOn w:val="Normal"/>
    <w:uiPriority w:val="99"/>
    <w:qFormat/>
    <w:rsid w:val="00884E44"/>
    <w:pPr>
      <w:ind w:left="720"/>
      <w:contextualSpacing/>
    </w:pPr>
  </w:style>
  <w:style w:type="character" w:styleId="Emphasis">
    <w:name w:val="Emphasis"/>
    <w:basedOn w:val="DefaultParagraphFont"/>
    <w:uiPriority w:val="99"/>
    <w:qFormat/>
    <w:rsid w:val="00E112F5"/>
    <w:rPr>
      <w:rFonts w:cs="Times New Roman"/>
      <w:i/>
      <w:iCs/>
    </w:rPr>
  </w:style>
  <w:style w:type="character" w:customStyle="1" w:styleId="mb">
    <w:name w:val="mb"/>
    <w:basedOn w:val="DefaultParagraphFont"/>
    <w:rsid w:val="008053FF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479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5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35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18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RelyOnCSS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171EBFF-453B-4162-A38B-C0B7C8A837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81</Words>
  <Characters>2744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 COMPARATIVE ANALYSIS OF TUMOUR HISTOLOGY, IMMUNOPHENOTYPE AND GENETIC PROFILE IN INVASIVE BREAST CARCINOMAS OF NO SPECIAL TYPE</vt:lpstr>
    </vt:vector>
  </TitlesOfParts>
  <Company>Christchurch School of Medicine</Company>
  <LinksUpToDate>false</LinksUpToDate>
  <CharactersWithSpaces>321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COMPARATIVE ANALYSIS OF TUMOUR HISTOLOGY, IMMUNOPHENOTYPE AND GENETIC PROFILE IN INVASIVE BREAST CARCINOMAS OF NO SPECIAL TYPE</dc:title>
  <dc:creator>L Walker et al</dc:creator>
  <cp:lastModifiedBy>Sherilyn</cp:lastModifiedBy>
  <cp:revision>4</cp:revision>
  <cp:lastPrinted>2010-08-05T05:27:00Z</cp:lastPrinted>
  <dcterms:created xsi:type="dcterms:W3CDTF">2010-08-27T12:07:00Z</dcterms:created>
  <dcterms:modified xsi:type="dcterms:W3CDTF">2010-08-27T12:12:00Z</dcterms:modified>
</cp:coreProperties>
</file>